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B05AFE">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B05AFE">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B05AF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B05AFE">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B05AF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B05AFE">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B05AFE">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B05AFE">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B05AFE">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B05AFE">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B05AFE">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B05AFE">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B05AFE">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B05AFE">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71080B">
      <w:pPr>
        <w:pStyle w:val="Listenabsatz"/>
        <w:numPr>
          <w:ilvl w:val="0"/>
          <w:numId w:val="21"/>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71080B">
      <w:pPr>
        <w:pStyle w:val="Listenabsatz"/>
        <w:numPr>
          <w:ilvl w:val="0"/>
          <w:numId w:val="21"/>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6083C37D"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91524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0VDE0OjMwOjI4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91524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RUMTQ6MzA6Mjg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915248">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915248">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915248">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RUMTQ6MzA6Mjg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91524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1524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91524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915248">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265F36B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91524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91524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91524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915248">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91524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RUMTQ6MzA6Mjg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0VDE0OjMwOjI4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91524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915248">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RUMTQ6MzA6Mjg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RUMTQ6MzA6Mjg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FQxNDozMDoyO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RUMTQ6MzA6Mjg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915248">
            <w:rPr>
              <w:noProof/>
            </w:rPr>
            <w:t>(Chao &amp; Lane, 2019; Chen et al., 2019; Vakulenko et al., 2021; Voskarides et al., 2020)</w:t>
          </w:r>
          <w:r w:rsidR="00F15806">
            <w:rPr>
              <w:noProof/>
            </w:rPr>
            <w:fldChar w:fldCharType="end"/>
          </w:r>
        </w:sdtContent>
      </w:sdt>
      <w:r w:rsidR="008A060C">
        <w:t xml:space="preserve">. </w:t>
      </w:r>
    </w:p>
    <w:p w14:paraId="6B9B82A0" w14:textId="3DC4C28D"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RUMTQ6MzA6Mjg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915248">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0VDE0OjMwOjI4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FQxNDozMDoyO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915248">
            <w:rPr>
              <w:noProof/>
            </w:rPr>
            <w:t>(Gururangan et al., 2020; Lee et al., 2020)</w:t>
          </w:r>
          <w:r w:rsidR="004413DE">
            <w:rPr>
              <w:noProof/>
            </w:rPr>
            <w:fldChar w:fldCharType="end"/>
          </w:r>
        </w:sdtContent>
      </w:sdt>
      <w:r w:rsidR="00FD2D1C">
        <w:t xml:space="preserve">. </w:t>
      </w:r>
      <w:r w:rsidR="00782A03">
        <w:t xml:space="preserve"> </w:t>
      </w:r>
    </w:p>
    <w:p w14:paraId="6DFBEE92" w14:textId="7EBA212D"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RUMTQ6MzA6Mjg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91524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915248">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proofErr w:type="spellStart"/>
      <w:r w:rsidR="009F45A6">
        <w:t>CookBERT</w:t>
      </w:r>
      <w:proofErr w:type="spellEnd"/>
      <w:r w:rsidR="009F45A6">
        <w:t>, a domain adapted BERT model for the cooking domain</w:t>
      </w:r>
      <w:r>
        <w:t>,</w:t>
      </w:r>
    </w:p>
    <w:p w14:paraId="2FC9B5CA" w14:textId="77777777" w:rsidR="00B229CF" w:rsidRDefault="00B229CF" w:rsidP="00B229CF">
      <w:pPr>
        <w:pStyle w:val="Folgeabsatz"/>
        <w:numPr>
          <w:ilvl w:val="0"/>
          <w:numId w:val="32"/>
        </w:numPr>
      </w:pPr>
      <w:r>
        <w:t>t</w:t>
      </w:r>
      <w:r w:rsidR="00BB5B1E">
        <w:t xml:space="preserve">he evaluation of </w:t>
      </w:r>
      <w:proofErr w:type="spellStart"/>
      <w:r w:rsidR="00BB5B1E">
        <w:t>CookBERT</w:t>
      </w:r>
      <w:proofErr w:type="spellEnd"/>
      <w:r w:rsidR="00BB5B1E">
        <w:t xml:space="preserve"> on three conversational agent relevant tasks, as well as a comparison to the similar </w:t>
      </w:r>
      <w:proofErr w:type="spellStart"/>
      <w:r w:rsidR="00BB5B1E">
        <w:t>FoodBERT</w:t>
      </w:r>
      <w:proofErr w:type="spellEnd"/>
      <w:r w:rsidR="00BB5B1E">
        <w:t xml:space="preserve">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proofErr w:type="spellStart"/>
      <w:r w:rsidR="003218F2" w:rsidRPr="00007602">
        <w:rPr>
          <w:highlight w:val="green"/>
        </w:rPr>
        <w:t>Wenn</w:t>
      </w:r>
      <w:proofErr w:type="spellEnd"/>
      <w:r w:rsidR="003218F2" w:rsidRPr="00007602">
        <w:rPr>
          <w:highlight w:val="green"/>
        </w:rPr>
        <w:t xml:space="preserve"> input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richtig</w:t>
      </w:r>
      <w:proofErr w:type="spellEnd"/>
      <w:r w:rsidR="003218F2" w:rsidRPr="00007602">
        <w:rPr>
          <w:highlight w:val="green"/>
        </w:rPr>
        <w:t xml:space="preserve"> </w:t>
      </w:r>
      <w:proofErr w:type="spellStart"/>
      <w:r w:rsidR="003218F2" w:rsidRPr="00007602">
        <w:rPr>
          <w:highlight w:val="green"/>
        </w:rPr>
        <w:t>verstanden</w:t>
      </w:r>
      <w:proofErr w:type="spellEnd"/>
      <w:r w:rsidR="003218F2" w:rsidRPr="00007602">
        <w:rPr>
          <w:highlight w:val="green"/>
        </w:rPr>
        <w:t xml:space="preserve"> </w:t>
      </w:r>
      <w:proofErr w:type="spellStart"/>
      <w:r w:rsidR="003218F2" w:rsidRPr="00007602">
        <w:rPr>
          <w:highlight w:val="green"/>
        </w:rPr>
        <w:t>werde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das system </w:t>
      </w:r>
      <w:proofErr w:type="spellStart"/>
      <w:r w:rsidR="003218F2" w:rsidRPr="00007602">
        <w:rPr>
          <w:highlight w:val="green"/>
        </w:rPr>
        <w:t>logischerweise</w:t>
      </w:r>
      <w:proofErr w:type="spellEnd"/>
      <w:r w:rsidR="003218F2" w:rsidRPr="00007602">
        <w:rPr>
          <w:highlight w:val="green"/>
        </w:rPr>
        <w:t xml:space="preserve"> </w:t>
      </w:r>
      <w:proofErr w:type="spellStart"/>
      <w:r w:rsidR="003218F2" w:rsidRPr="00007602">
        <w:rPr>
          <w:highlight w:val="green"/>
        </w:rPr>
        <w:t>auch</w:t>
      </w:r>
      <w:proofErr w:type="spellEnd"/>
      <w:r w:rsidR="003218F2" w:rsidRPr="00007602">
        <w:rPr>
          <w:highlight w:val="green"/>
        </w:rPr>
        <w:t xml:space="preserve"> das </w:t>
      </w:r>
      <w:proofErr w:type="spellStart"/>
      <w:r w:rsidR="003218F2" w:rsidRPr="00007602">
        <w:rPr>
          <w:highlight w:val="green"/>
        </w:rPr>
        <w:t>Informationsbedürfniss</w:t>
      </w:r>
      <w:proofErr w:type="spellEnd"/>
      <w:r w:rsidR="003218F2" w:rsidRPr="00007602">
        <w:rPr>
          <w:highlight w:val="green"/>
        </w:rPr>
        <w:t xml:space="preserve">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korrekt</w:t>
      </w:r>
      <w:proofErr w:type="spellEnd"/>
      <w:r w:rsidR="003218F2" w:rsidRPr="00007602">
        <w:rPr>
          <w:highlight w:val="green"/>
        </w:rPr>
        <w:t xml:space="preserve"> </w:t>
      </w:r>
      <w:proofErr w:type="spellStart"/>
      <w:r w:rsidR="003218F2" w:rsidRPr="00007602">
        <w:rPr>
          <w:highlight w:val="green"/>
        </w:rPr>
        <w:t>befriedigt</w:t>
      </w:r>
      <w:proofErr w:type="spellEnd"/>
      <w:r w:rsidR="003218F2" w:rsidRPr="00007602">
        <w:rPr>
          <w:highlight w:val="green"/>
        </w:rPr>
        <w:t xml:space="preserve"> </w:t>
      </w:r>
      <w:proofErr w:type="spellStart"/>
      <w:r w:rsidR="003218F2" w:rsidRPr="00007602">
        <w:rPr>
          <w:highlight w:val="green"/>
        </w:rPr>
        <w:t>werden</w:t>
      </w:r>
      <w:proofErr w:type="spellEnd"/>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 xml:space="preserve">Was </w:t>
      </w:r>
      <w:proofErr w:type="spellStart"/>
      <w:r>
        <w:t>sind</w:t>
      </w:r>
      <w:proofErr w:type="spellEnd"/>
      <w:r>
        <w:t xml:space="preserve"> Conversational agents</w:t>
      </w:r>
    </w:p>
    <w:p w14:paraId="0C17C02A" w14:textId="77777777" w:rsidR="00E51E9E" w:rsidRDefault="00E51E9E" w:rsidP="00E51E9E">
      <w:pPr>
        <w:pStyle w:val="Listenabsatz"/>
        <w:numPr>
          <w:ilvl w:val="0"/>
          <w:numId w:val="25"/>
        </w:numPr>
      </w:pPr>
      <w:proofErr w:type="spellStart"/>
      <w:r>
        <w:t>Welche</w:t>
      </w:r>
      <w:proofErr w:type="spellEnd"/>
      <w:r>
        <w:t xml:space="preserve"> </w:t>
      </w:r>
      <w:proofErr w:type="spellStart"/>
      <w:r>
        <w:t>Arten</w:t>
      </w:r>
      <w:proofErr w:type="spellEnd"/>
      <w:r>
        <w:t xml:space="preserve"> </w:t>
      </w:r>
      <w:proofErr w:type="spellStart"/>
      <w:r>
        <w:t>gibt</w:t>
      </w:r>
      <w:proofErr w:type="spellEnd"/>
      <w:r>
        <w:t xml:space="preserve"> es/ </w:t>
      </w:r>
      <w:proofErr w:type="spellStart"/>
      <w:r>
        <w:t>wie</w:t>
      </w:r>
      <w:proofErr w:type="spellEnd"/>
      <w:r>
        <w:t xml:space="preserve"> </w:t>
      </w:r>
      <w:proofErr w:type="spellStart"/>
      <w:r>
        <w:t>kann</w:t>
      </w:r>
      <w:proofErr w:type="spellEnd"/>
      <w:r>
        <w:t xml:space="preserve"> man </w:t>
      </w:r>
      <w:proofErr w:type="spellStart"/>
      <w:r>
        <w:t>sie</w:t>
      </w:r>
      <w:proofErr w:type="spellEnd"/>
      <w:r>
        <w:t xml:space="preserve"> </w:t>
      </w:r>
      <w:proofErr w:type="spellStart"/>
      <w:r>
        <w:t>einteilen</w:t>
      </w:r>
      <w:proofErr w:type="spellEnd"/>
    </w:p>
    <w:p w14:paraId="40CF3335" w14:textId="17B6D0BE" w:rsidR="00F626A8" w:rsidRDefault="00B76734" w:rsidP="00F626A8">
      <w:pPr>
        <w:pStyle w:val="berschrift2"/>
      </w:pPr>
      <w:r>
        <w:t>BERT Prerequisites</w:t>
      </w:r>
    </w:p>
    <w:p w14:paraId="5B72CF61" w14:textId="0C3895A0" w:rsidR="00AC714F" w:rsidRPr="00AC714F" w:rsidRDefault="00AC714F" w:rsidP="00AC714F">
      <w:proofErr w:type="spellStart"/>
      <w:r>
        <w:t>Vor</w:t>
      </w:r>
      <w:proofErr w:type="spellEnd"/>
      <w:r>
        <w:t xml:space="preserve"> encoder-decoder architecture </w:t>
      </w:r>
      <w:proofErr w:type="spellStart"/>
      <w:r>
        <w:t>noch</w:t>
      </w:r>
      <w:proofErr w:type="spellEnd"/>
      <w:r>
        <w:t xml:space="preserve"> word embeddings </w:t>
      </w:r>
      <w:proofErr w:type="spellStart"/>
      <w:r>
        <w:t>reinbringen</w:t>
      </w:r>
      <w:proofErr w:type="spellEnd"/>
    </w:p>
    <w:p w14:paraId="43379D0A" w14:textId="761717E4" w:rsidR="00F2508A" w:rsidRDefault="00F2508A" w:rsidP="00F2508A">
      <w:pPr>
        <w:pStyle w:val="berschrift3"/>
      </w:pPr>
      <w:r>
        <w:t>Encoder-Decoder Architecture</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770153"/>
                    </a:xfrm>
                    <a:prstGeom prst="rect">
                      <a:avLst/>
                    </a:prstGeom>
                  </pic:spPr>
                </pic:pic>
              </a:graphicData>
            </a:graphic>
          </wp:inline>
        </w:drawing>
      </w:r>
    </w:p>
    <w:p w14:paraId="4BFA9206" w14:textId="1121C11E"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046C1F">
        <w:rPr>
          <w:noProof/>
        </w:rPr>
        <w:t>1</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FQxNDozMDoy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915248">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RUMTQ6MzA6Mjg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915248">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F15D890"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91524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91524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91524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91524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91524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1626606"/>
                    </a:xfrm>
                    <a:prstGeom prst="rect">
                      <a:avLst/>
                    </a:prstGeom>
                  </pic:spPr>
                </pic:pic>
              </a:graphicData>
            </a:graphic>
          </wp:inline>
        </w:drawing>
      </w:r>
    </w:p>
    <w:p w14:paraId="0440C95B" w14:textId="38B53751"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046C1F">
        <w:rPr>
          <w:noProof/>
        </w:rPr>
        <w:t>2</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FQxNDozMDoy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915248">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RUMTQ6MzA6Mjg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915248">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5F1E7A5"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91524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r>
        <w:lastRenderedPageBreak/>
        <w:t>Attention</w:t>
      </w:r>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71211" cy="3402717"/>
                    </a:xfrm>
                    <a:prstGeom prst="rect">
                      <a:avLst/>
                    </a:prstGeom>
                  </pic:spPr>
                </pic:pic>
              </a:graphicData>
            </a:graphic>
          </wp:inline>
        </w:drawing>
      </w:r>
    </w:p>
    <w:p w14:paraId="39E4B7D8" w14:textId="4B987D3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046C1F">
        <w:rPr>
          <w:noProof/>
        </w:rPr>
        <w:t>3</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RUMTQ6MzA6Mj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915248">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915248">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0VDE0OjMwOjI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915248">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06378C73"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RUMTQ6MzA6Mj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91524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0VDE0OjMwOjI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91524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0VDE0OjMwOjI4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91524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FQxNDozMDoy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91524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Figure …</w:t>
      </w:r>
      <w:r>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7EE241E"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Content>
          <w:r w:rsidR="007D0BE8">
            <w:rPr>
              <w:noProof/>
            </w:rPr>
            <w:fldChar w:fldCharType="begin"/>
          </w:r>
          <w:r w:rsidR="007D0B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zo1NzowMC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7D0BE8">
            <w:rPr>
              <w:noProof/>
            </w:rPr>
            <w:t>(Alammar, 2018b)</w:t>
          </w:r>
          <w:r w:rsidR="007D0BE8">
            <w:rPr>
              <w:noProof/>
            </w:rPr>
            <w:fldChar w:fldCharType="end"/>
          </w:r>
        </w:sdtContent>
      </w:sdt>
    </w:p>
    <w:p w14:paraId="1D0E9D7F" w14:textId="1DD7B85E" w:rsidR="00072CC7" w:rsidRDefault="00C05894" w:rsidP="00F11147">
      <w:pPr>
        <w:pStyle w:val="Folgeabsatz"/>
      </w:pPr>
      <w:r>
        <w:t>More recent forms of attention are self-attention and multi-head self-attention (</w:t>
      </w:r>
      <w:r w:rsidR="00073FC9" w:rsidRPr="00073FC9">
        <w:rPr>
          <w:highlight w:val="yellow"/>
        </w:rPr>
        <w:t>discussed in section …</w:t>
      </w:r>
      <w:r w:rsidRPr="00073FC9">
        <w:rPr>
          <w:highlight w:val="yellow"/>
        </w:rPr>
        <w:t>)</w:t>
      </w:r>
      <w:r w:rsidR="00073FC9">
        <w:t>. 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Do1MDox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RUMTQ6MzA6Mjg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RUMTQ6MzA6Mjg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RUMTQ6MzA6Mjg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91524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90E90DB" w:rsidR="00F11147" w:rsidRDefault="00F11147" w:rsidP="00F11147">
      <w:pPr>
        <w:pStyle w:val="Folgeabsatz"/>
      </w:pPr>
      <w:r>
        <w:t>A deeper insight into the inner workings of self-attention and also multi-head self-attention</w:t>
      </w:r>
      <w:r w:rsidR="0061545A">
        <w:t xml:space="preserve"> is given in the application example with the Transformer architecture in the next section</w:t>
      </w:r>
      <w:r w:rsidR="00D53ADD">
        <w:t xml:space="preserve">. </w:t>
      </w:r>
    </w:p>
    <w:p w14:paraId="529AC793" w14:textId="3F191A38" w:rsidR="00F626A8" w:rsidRDefault="00F626A8" w:rsidP="00F626A8">
      <w:pPr>
        <w:pStyle w:val="berschrift3"/>
      </w:pPr>
      <w:r>
        <w:lastRenderedPageBreak/>
        <w:t>Transformers</w:t>
      </w:r>
    </w:p>
    <w:p w14:paraId="3BCED9D3" w14:textId="77777777" w:rsidR="00517CE0" w:rsidRDefault="00F1106A" w:rsidP="00517CE0">
      <w:pPr>
        <w:pStyle w:val="Abbildung"/>
        <w:keepNext/>
      </w:pPr>
      <w:r>
        <w:drawing>
          <wp:inline distT="0" distB="0" distL="0" distR="0" wp14:anchorId="11E5B2E8" wp14:editId="52F072E0">
            <wp:extent cx="2853018" cy="3981450"/>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9052" cy="3989871"/>
                    </a:xfrm>
                    <a:prstGeom prst="rect">
                      <a:avLst/>
                    </a:prstGeom>
                  </pic:spPr>
                </pic:pic>
              </a:graphicData>
            </a:graphic>
          </wp:inline>
        </w:drawing>
      </w:r>
    </w:p>
    <w:p w14:paraId="410FA864" w14:textId="58145075" w:rsidR="00F1106A" w:rsidRDefault="00517CE0" w:rsidP="00517CE0">
      <w:pPr>
        <w:pStyle w:val="Beschriftung"/>
      </w:pPr>
      <w:r>
        <w:t xml:space="preserve">Figure </w:t>
      </w:r>
      <w:r>
        <w:fldChar w:fldCharType="begin"/>
      </w:r>
      <w:r>
        <w:instrText xml:space="preserve"> SEQ Figure \* ARABIC </w:instrText>
      </w:r>
      <w:r>
        <w:fldChar w:fldCharType="separate"/>
      </w:r>
      <w:r w:rsidR="00046C1F">
        <w:rPr>
          <w:noProof/>
        </w:rPr>
        <w:t>4</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Content>
          <w:r w:rsidR="00586F37">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Do1MDox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915248">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Content>
          <w:r w:rsidR="00586F37">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0VDE0OjUwOjE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915248">
            <w:rPr>
              <w:noProof/>
            </w:rPr>
            <w:t>(2017, p. 3)</w:t>
          </w:r>
          <w:r w:rsidR="00586F37">
            <w:rPr>
              <w:noProof/>
            </w:rPr>
            <w:fldChar w:fldCharType="end"/>
          </w:r>
        </w:sdtContent>
      </w:sdt>
      <w:r>
        <w:t>)</w:t>
      </w:r>
    </w:p>
    <w:p w14:paraId="673B0098" w14:textId="1C5E82FA" w:rsidR="00CB641E" w:rsidRDefault="006320C7" w:rsidP="009173BF">
      <w:pPr>
        <w:pStyle w:val="Folgeabsatz"/>
        <w:ind w:firstLine="0"/>
      </w:pPr>
      <w:r>
        <w:t>The Transforme</w:t>
      </w:r>
      <w:r w:rsidR="00B83C23">
        <w:t>r</w:t>
      </w:r>
      <w:r w:rsidR="00FA4352">
        <w:t xml:space="preserve"> </w:t>
      </w:r>
      <w:r w:rsidR="009173BF">
        <w:t xml:space="preserve">was first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Content>
          <w:r w:rsidR="009173BF">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Do1MDox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915248">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Content>
          <w:r w:rsidR="009173BF">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Ob3RlcyI6IjE1IHBhZ2VzLCA1IGZpZ3VyZXMi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Q6NTA6M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915248">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ithout combining it with other network </w:t>
      </w:r>
      <w:r w:rsidR="00FE0487">
        <w:t>architecture</w:t>
      </w:r>
      <w:r w:rsidR="008A17DC">
        <w:t xml:space="preserve">s such as RNNS.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6FA1A6B1" w14:textId="6D6A9F94" w:rsidR="006A6853" w:rsidRDefault="00566ED4" w:rsidP="00C002F3">
      <w:pPr>
        <w:pStyle w:val="Folgeabsatz"/>
      </w:pPr>
      <w:r>
        <w:t xml:space="preserve">Overall, </w:t>
      </w:r>
      <w:r w:rsidR="00CB641E">
        <w:t>the Transfo</w:t>
      </w:r>
      <w:r w:rsidR="0061545A">
        <w:t>r</w:t>
      </w:r>
      <w:r w:rsidR="00CB641E">
        <w:t>mer</w:t>
      </w:r>
      <w:r>
        <w:t xml:space="preserve"> follows the encoder-decoder architecture, as it consists of an encoding and decoding component, </w:t>
      </w:r>
      <w:r w:rsidRPr="00566ED4">
        <w:rPr>
          <w:highlight w:val="yellow"/>
        </w:rPr>
        <w:t>illustrated in figure 4</w:t>
      </w:r>
      <w:r>
        <w:t xml:space="preserve"> on the left and right side, respectively. </w:t>
      </w:r>
      <w:r w:rsidR="007D0BE8">
        <w:t xml:space="preserve">The encoding component is a stack of six encoders, and the decoding component a stack of six decoders. Each </w:t>
      </w:r>
      <w:r w:rsidR="00BD427C">
        <w:t xml:space="preserve">of these </w:t>
      </w:r>
      <w:r w:rsidR="00C32137">
        <w:t>encoder</w:t>
      </w:r>
      <w:r w:rsidR="00AB5EF3">
        <w:t>s</w:t>
      </w:r>
      <w:r w:rsidR="00C32137">
        <w:t xml:space="preserve"> </w:t>
      </w:r>
      <w:r w:rsidR="00AB5EF3">
        <w:t>can in turn be broken down into a multi-head self-attention sub-layer and a fully</w:t>
      </w:r>
      <w:r w:rsidR="00943421">
        <w:t xml:space="preserve"> </w:t>
      </w:r>
      <w:r w:rsidR="00AB5EF3">
        <w:t>connected feed-forward</w:t>
      </w:r>
      <w:r w:rsidR="00075AFC">
        <w:t xml:space="preserve"> (no recurrence)</w:t>
      </w:r>
      <w:r w:rsidR="00AB5EF3">
        <w:t xml:space="preserve"> sub-layer. </w:t>
      </w:r>
    </w:p>
    <w:p w14:paraId="78B87FD3" w14:textId="4FE16AFE" w:rsidR="00C002F3" w:rsidRDefault="00C002F3" w:rsidP="00C002F3">
      <w:pPr>
        <w:pStyle w:val="Folgeabsatz"/>
        <w:numPr>
          <w:ilvl w:val="0"/>
          <w:numId w:val="25"/>
        </w:numPr>
      </w:pPr>
      <w:r>
        <w:t xml:space="preserve">Encoding component </w:t>
      </w:r>
      <w:proofErr w:type="spellStart"/>
      <w:r>
        <w:t>besteht</w:t>
      </w:r>
      <w:proofErr w:type="spellEnd"/>
      <w:r>
        <w:t xml:space="preserve"> </w:t>
      </w:r>
      <w:proofErr w:type="spellStart"/>
      <w:r>
        <w:t>aus</w:t>
      </w:r>
      <w:proofErr w:type="spellEnd"/>
      <w:r>
        <w:t xml:space="preserve"> </w:t>
      </w:r>
      <w:proofErr w:type="spellStart"/>
      <w:r>
        <w:t>einem</w:t>
      </w:r>
      <w:proofErr w:type="spellEnd"/>
      <w:r>
        <w:t xml:space="preserve"> stack </w:t>
      </w:r>
      <w:proofErr w:type="spellStart"/>
      <w:r>
        <w:t>aus</w:t>
      </w:r>
      <w:proofErr w:type="spellEnd"/>
      <w:r>
        <w:t xml:space="preserve"> 6 encoders und decoding component </w:t>
      </w:r>
      <w:proofErr w:type="spellStart"/>
      <w:r>
        <w:t>aus</w:t>
      </w:r>
      <w:proofErr w:type="spellEnd"/>
      <w:r>
        <w:t xml:space="preserve"> 6 </w:t>
      </w:r>
      <w:proofErr w:type="spellStart"/>
      <w:r>
        <w:t>decodern</w:t>
      </w:r>
      <w:proofErr w:type="spellEnd"/>
    </w:p>
    <w:p w14:paraId="15D26D64" w14:textId="77777777" w:rsidR="00C002F3" w:rsidRDefault="00C002F3" w:rsidP="00C002F3">
      <w:pPr>
        <w:pStyle w:val="Folgeabsatz"/>
        <w:numPr>
          <w:ilvl w:val="0"/>
          <w:numId w:val="25"/>
        </w:numPr>
      </w:pPr>
    </w:p>
    <w:p w14:paraId="1B851F47" w14:textId="77777777" w:rsidR="00A75E3E" w:rsidRDefault="00A75E3E" w:rsidP="00CB641E">
      <w:pPr>
        <w:pStyle w:val="Folgeabsatz"/>
      </w:pPr>
    </w:p>
    <w:p w14:paraId="2AA88828" w14:textId="4529B9F7" w:rsidR="006320C7" w:rsidRDefault="006320C7" w:rsidP="006320C7">
      <w:pPr>
        <w:pStyle w:val="Listenabsatz"/>
        <w:numPr>
          <w:ilvl w:val="1"/>
          <w:numId w:val="25"/>
        </w:numPr>
      </w:pPr>
      <w:r>
        <w:t xml:space="preserve">The encoding component </w:t>
      </w:r>
      <w:proofErr w:type="spellStart"/>
      <w:r>
        <w:t>besteht</w:t>
      </w:r>
      <w:proofErr w:type="spellEnd"/>
      <w:r>
        <w:t xml:space="preserve"> </w:t>
      </w:r>
      <w:proofErr w:type="spellStart"/>
      <w:r>
        <w:t>aus</w:t>
      </w:r>
      <w:proofErr w:type="spellEnd"/>
      <w:r>
        <w:t xml:space="preserve"> </w:t>
      </w:r>
      <w:proofErr w:type="spellStart"/>
      <w:r>
        <w:t>einem</w:t>
      </w:r>
      <w:proofErr w:type="spellEnd"/>
      <w:r>
        <w:t xml:space="preserve"> stack von 6 encoders, </w:t>
      </w:r>
      <w:proofErr w:type="spellStart"/>
      <w:r>
        <w:t>welche</w:t>
      </w:r>
      <w:proofErr w:type="spellEnd"/>
      <w:r>
        <w:t xml:space="preserve"> </w:t>
      </w:r>
      <w:proofErr w:type="spellStart"/>
      <w:r>
        <w:t>wiederum</w:t>
      </w:r>
      <w:proofErr w:type="spellEnd"/>
      <w:r>
        <w:t xml:space="preserve"> au seiner self-attention layer und feed-forward layer </w:t>
      </w:r>
      <w:proofErr w:type="spellStart"/>
      <w:r>
        <w:t>bestehen</w:t>
      </w:r>
      <w:proofErr w:type="spellEnd"/>
    </w:p>
    <w:p w14:paraId="6CD01EEE" w14:textId="6EBB016D" w:rsidR="009A3A21" w:rsidRDefault="009A3A21" w:rsidP="009A3A21">
      <w:pPr>
        <w:pStyle w:val="Listenabsatz"/>
        <w:numPr>
          <w:ilvl w:val="2"/>
          <w:numId w:val="25"/>
        </w:numPr>
      </w:pPr>
      <w:r>
        <w:t xml:space="preserve">Die </w:t>
      </w:r>
      <w:proofErr w:type="spellStart"/>
      <w:r>
        <w:t>self attention</w:t>
      </w:r>
      <w:proofErr w:type="spellEnd"/>
      <w:r>
        <w:t xml:space="preserve"> layer </w:t>
      </w:r>
      <w:r w:rsidR="00187B09">
        <w:t xml:space="preserve">helps the encoder look at other words in the input sequence as it encodes a specific word. </w:t>
      </w:r>
    </w:p>
    <w:p w14:paraId="1732A3BE" w14:textId="6F5F6EDB" w:rsidR="00E80B7D" w:rsidRDefault="00E80B7D" w:rsidP="009A3A21">
      <w:pPr>
        <w:pStyle w:val="Listenabsatz"/>
        <w:numPr>
          <w:ilvl w:val="2"/>
          <w:numId w:val="25"/>
        </w:numPr>
      </w:pPr>
      <w:r>
        <w:t xml:space="preserve">Feedforward </w:t>
      </w:r>
      <w:proofErr w:type="spellStart"/>
      <w:r>
        <w:t>nn</w:t>
      </w:r>
      <w:proofErr w:type="spellEnd"/>
      <w:r>
        <w:t xml:space="preserve">: </w:t>
      </w:r>
      <w:proofErr w:type="spellStart"/>
      <w:r>
        <w:t>ann</w:t>
      </w:r>
      <w:proofErr w:type="spellEnd"/>
      <w:r>
        <w:t xml:space="preserve"> wherein connections between nodes do not form a cycle. It therefore is the first and simplest type of artificial neural networks</w:t>
      </w:r>
    </w:p>
    <w:p w14:paraId="4221DA6D" w14:textId="77777777" w:rsidR="00BA596A" w:rsidRDefault="00BA596A" w:rsidP="00BA596A">
      <w:pPr>
        <w:pStyle w:val="Listenabsatz"/>
        <w:numPr>
          <w:ilvl w:val="1"/>
          <w:numId w:val="25"/>
        </w:numPr>
      </w:pPr>
      <w:r>
        <w:t>The decoding component also has these two layers, but one more layer in between them:</w:t>
      </w:r>
    </w:p>
    <w:p w14:paraId="27961DBE" w14:textId="055F3834" w:rsidR="00046C1F" w:rsidRDefault="00BA596A" w:rsidP="00046C1F">
      <w:pPr>
        <w:pStyle w:val="Listenabsatz"/>
        <w:numPr>
          <w:ilvl w:val="2"/>
          <w:numId w:val="25"/>
        </w:numPr>
      </w:pPr>
      <w:proofErr w:type="spellStart"/>
      <w:r>
        <w:t>a</w:t>
      </w:r>
      <w:proofErr w:type="spellEnd"/>
      <w:r>
        <w:t xml:space="preserve"> Encoder-decoder Attention Layer: Helps the decoder focus on relevant parts of the input sentence</w:t>
      </w:r>
    </w:p>
    <w:p w14:paraId="4B843BD8" w14:textId="77777777" w:rsidR="00046C1F" w:rsidRDefault="00046C1F" w:rsidP="00046C1F">
      <w:pPr>
        <w:pStyle w:val="Abbildung"/>
        <w:keepNext/>
      </w:pPr>
      <w:r>
        <w:drawing>
          <wp:inline distT="0" distB="0" distL="0" distR="0" wp14:anchorId="6E36A0E4" wp14:editId="67117F55">
            <wp:extent cx="3619500" cy="3802965"/>
            <wp:effectExtent l="0" t="0" r="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30833" cy="3814873"/>
                    </a:xfrm>
                    <a:prstGeom prst="rect">
                      <a:avLst/>
                    </a:prstGeom>
                  </pic:spPr>
                </pic:pic>
              </a:graphicData>
            </a:graphic>
          </wp:inline>
        </w:drawing>
      </w:r>
    </w:p>
    <w:p w14:paraId="30FBDDB6" w14:textId="3B088B5D" w:rsidR="00046C1F" w:rsidRDefault="00046C1F" w:rsidP="00046C1F">
      <w:pPr>
        <w:pStyle w:val="Beschriftung"/>
      </w:pPr>
      <w:r>
        <w:t xml:space="preserve">Figure </w:t>
      </w:r>
      <w:r>
        <w:fldChar w:fldCharType="begin"/>
      </w:r>
      <w:r>
        <w:instrText xml:space="preserve"> SEQ Figure \* ARABIC </w:instrText>
      </w:r>
      <w:r>
        <w:fldChar w:fldCharType="separate"/>
      </w:r>
      <w:r>
        <w:rPr>
          <w:noProof/>
        </w:rPr>
        <w:t>5</w:t>
      </w:r>
      <w:r>
        <w:fldChar w:fldCharType="end"/>
      </w:r>
      <w:r>
        <w:t>: Illustration of the necessary steps to apply self-attention for a single word in a sequence (</w:t>
      </w:r>
      <w:r w:rsidRPr="00046C1F">
        <w:rPr>
          <w:highlight w:val="yellow"/>
        </w:rPr>
        <w:t xml:space="preserve">taken from illustrated </w:t>
      </w:r>
      <w:proofErr w:type="spellStart"/>
      <w:r w:rsidRPr="00046C1F">
        <w:rPr>
          <w:highlight w:val="yellow"/>
        </w:rPr>
        <w:t>transfomer</w:t>
      </w:r>
      <w:proofErr w:type="spellEnd"/>
      <w:r w:rsidRPr="00046C1F">
        <w:rPr>
          <w:highlight w:val="yellow"/>
        </w:rPr>
        <w:t>)</w:t>
      </w:r>
      <w:r>
        <w:t xml:space="preserve"> </w:t>
      </w:r>
      <w:r>
        <w:sym w:font="Wingdings" w:char="F0E0"/>
      </w:r>
      <w:r>
        <w:t xml:space="preserve"> Bild </w:t>
      </w:r>
      <w:proofErr w:type="spellStart"/>
      <w:r>
        <w:t>noch</w:t>
      </w:r>
      <w:proofErr w:type="spellEnd"/>
      <w:r>
        <w:t xml:space="preserve"> </w:t>
      </w:r>
      <w:proofErr w:type="spellStart"/>
      <w:r>
        <w:t>abänder</w:t>
      </w:r>
      <w:proofErr w:type="spellEnd"/>
      <w:r>
        <w:t xml:space="preserve"> und </w:t>
      </w:r>
      <w:proofErr w:type="spellStart"/>
      <w:r>
        <w:t>Stepcount</w:t>
      </w:r>
      <w:proofErr w:type="spellEnd"/>
      <w:r>
        <w:t xml:space="preserve"> </w:t>
      </w:r>
      <w:proofErr w:type="spellStart"/>
      <w:r>
        <w:t>mit</w:t>
      </w:r>
      <w:proofErr w:type="spellEnd"/>
      <w:r>
        <w:t xml:space="preserve"> </w:t>
      </w:r>
      <w:proofErr w:type="spellStart"/>
      <w:r>
        <w:t>einfügen</w:t>
      </w:r>
      <w:proofErr w:type="spellEnd"/>
    </w:p>
    <w:p w14:paraId="51D73D76" w14:textId="4147E86D" w:rsidR="00355E59" w:rsidRDefault="00355E59" w:rsidP="00355E59">
      <w:r>
        <w:t xml:space="preserve">Self-Attention </w:t>
      </w:r>
    </w:p>
    <w:p w14:paraId="4E6022F1" w14:textId="027EEBC1" w:rsidR="000068DF" w:rsidRPr="00BD1538" w:rsidRDefault="00BD1538" w:rsidP="00BD1538">
      <w:pPr>
        <w:pStyle w:val="Folgeabsatz"/>
        <w:ind w:firstLine="0"/>
      </w:pPr>
      <w:r>
        <w:lastRenderedPageBreak/>
        <w:t xml:space="preserve">The self-attention mechanism </w:t>
      </w:r>
      <w:r w:rsidR="004E7947">
        <w:t>of</w:t>
      </w:r>
      <w:r>
        <w:t xml:space="preserve"> the </w:t>
      </w:r>
      <w:r w:rsidR="00C13AF8">
        <w:t>T</w:t>
      </w:r>
      <w:r>
        <w:t>ransformer architecture</w:t>
      </w:r>
      <w:r w:rsidR="00EC11AD">
        <w:t xml:space="preserve">, which is more precisely referred to as “Scaled Dot-Product Attention” by </w:t>
      </w:r>
      <w:r w:rsidR="00EC11AD" w:rsidRPr="00EC11AD">
        <w:rPr>
          <w:highlight w:val="yellow"/>
        </w:rPr>
        <w:t>Vaswani et al</w:t>
      </w:r>
      <w:r w:rsidR="00EC11AD">
        <w:t xml:space="preserve">., </w:t>
      </w:r>
      <w:r>
        <w:t>consists of six steps</w:t>
      </w:r>
      <w:r w:rsidR="0043793C">
        <w:t xml:space="preserve"> and </w:t>
      </w:r>
      <w:r w:rsidR="00EC11AD">
        <w:t xml:space="preserve">can be illustrated with the abstracted </w:t>
      </w:r>
      <w:r w:rsidR="004E7947">
        <w:t xml:space="preserve">concept of </w:t>
      </w:r>
      <w:r w:rsidR="00EC11AD">
        <w:t>“Query”, “Key” and “Value” vector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matrices that were learned </w:t>
      </w:r>
      <w:r w:rsidR="0053277E">
        <w:t>during the</w:t>
      </w:r>
      <w:r w:rsidR="00027213">
        <w:t xml:space="preserve"> training </w:t>
      </w:r>
      <w:r w:rsidR="0053277E">
        <w:t xml:space="preserve">of </w:t>
      </w:r>
      <w:r w:rsidR="00027213">
        <w:t xml:space="preserve">the network. </w:t>
      </w:r>
      <w:r w:rsidR="009C7265">
        <w:t xml:space="preserve">In step </w:t>
      </w:r>
      <w:r w:rsidR="00951AAB">
        <w:t>two</w:t>
      </w:r>
      <w:r w:rsidR="009C7265">
        <w:t xml:space="preserve">, the self-attention score is calculated for </w:t>
      </w:r>
      <w:r w:rsidR="0096782A">
        <w:t>every</w:t>
      </w:r>
      <w:r w:rsidR="009C7265">
        <w:t xml:space="preserve"> word of the input sequence by taking the dot product between the </w:t>
      </w:r>
      <w:r w:rsidR="009C7265" w:rsidRPr="0053277E">
        <w:rPr>
          <w:highlight w:val="yellow"/>
        </w:rPr>
        <w:t>query vector</w:t>
      </w:r>
      <w:r w:rsidR="009C7265">
        <w:t xml:space="preserve"> of the currently processed word and the respective </w:t>
      </w:r>
      <w:r w:rsidR="009C7265" w:rsidRPr="0053277E">
        <w:rPr>
          <w:highlight w:val="yellow"/>
        </w:rPr>
        <w:t>key vector</w:t>
      </w:r>
      <w:r w:rsidR="0053277E">
        <w:t>s</w:t>
      </w:r>
      <w:r w:rsidR="009C7265">
        <w:t xml:space="preserve"> of the other words. </w:t>
      </w:r>
      <w:r w:rsidR="00A664DE">
        <w:t>The next two steps include the division of the calculated score by a fixed number (typically</w:t>
      </w:r>
      <w:r w:rsidR="0053277E">
        <w:t xml:space="preserve"> the square root of the Key vector dimension</w:t>
      </w:r>
      <w:r w:rsidR="00151ED3">
        <w:t xml:space="preserve"> </w:t>
      </w:r>
      <w:proofErr w:type="spellStart"/>
      <w:r w:rsidR="00151ED3" w:rsidRPr="00151ED3">
        <w:rPr>
          <w:highlight w:val="yellow"/>
        </w:rPr>
        <w:t>dim</w:t>
      </w:r>
      <w:r w:rsidR="00151ED3" w:rsidRPr="00151ED3">
        <w:rPr>
          <w:highlight w:val="yellow"/>
          <w:vertAlign w:val="subscript"/>
        </w:rPr>
        <w:t>key</w:t>
      </w:r>
      <w:proofErr w:type="spellEnd"/>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self-attention layer, which is the contextualized embedding for the currently processed word. </w:t>
      </w:r>
      <w:sdt>
        <w:sdtPr>
          <w:alias w:val="To edit, see citavi.com/edit"/>
          <w:tag w:val="CitaviPlaceholder#dbfb645c-0118-463d-b39f-aaff4c706a5c"/>
          <w:id w:val="463848992"/>
          <w:placeholder>
            <w:docPart w:val="DefaultPlaceholder_-1854013440"/>
          </w:placeholder>
        </w:sdtPr>
        <w:sdtContent>
          <w:r w:rsidR="007D0BE8">
            <w:rPr>
              <w:noProof/>
            </w:rPr>
            <w:fldChar w:fldCharType="begin"/>
          </w:r>
          <w:r w:rsidR="007D0B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y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V0sIkZvcm1hdHRlZFRleHQiOnsiJGlkIjoiMTkiLCJDb3VudCI6MSwiVGV4dFVuaXRzIjpbeyIkaWQiOiIyMCIsIkZvbnRTdHlsZSI6eyIkaWQiOiIyMSIsIk5ldXRyYWwiOnRydWV9LCJSZWFkaW5nT3JkZXIiOjEsIlRleHQiOiIoQWxhbW1hciwgMjAxOGE7IFJ1c2gsIDIwMTgpIn1dfSwiVGFnIjoiQ2l0YXZpUGxhY2Vob2xkZXIjZGJmYjY0NWMtMDExOC00NjNkLWIzOWYtYWFmZjRjNzA2YTVjIiwiVGV4dCI6IihBbGFtbWFyLCAyMDE4YTsgUnVzaCwgMjAxOCkiLCJXQUlWZXJzaW9uIjoiNi41LjAuMCJ9}</w:instrText>
          </w:r>
          <w:r w:rsidR="007D0BE8">
            <w:rPr>
              <w:noProof/>
            </w:rPr>
            <w:fldChar w:fldCharType="separate"/>
          </w:r>
          <w:r w:rsidR="007D0BE8">
            <w:rPr>
              <w:noProof/>
            </w:rPr>
            <w:t>(Alammar, 2018a; Rush, 2018)</w:t>
          </w:r>
          <w:r w:rsidR="007D0BE8">
            <w:rPr>
              <w:noProof/>
            </w:rPr>
            <w:fldChar w:fldCharType="end"/>
          </w:r>
        </w:sdtContent>
      </w:sdt>
    </w:p>
    <w:p w14:paraId="35F56CF7" w14:textId="22774DAC" w:rsidR="00CD43D7" w:rsidRDefault="00CD43D7" w:rsidP="00CD43D7">
      <w:pPr>
        <w:pStyle w:val="Listenabsatz"/>
        <w:numPr>
          <w:ilvl w:val="0"/>
          <w:numId w:val="28"/>
        </w:numPr>
      </w:pPr>
      <w:r>
        <w:t>Cite “the illustrated Transformer” and “The annotated transformer”</w:t>
      </w:r>
    </w:p>
    <w:p w14:paraId="752AF35B" w14:textId="4FFC59E1" w:rsidR="00871954" w:rsidRDefault="006028AD" w:rsidP="00871954">
      <w:pPr>
        <w:pStyle w:val="berschrift2"/>
      </w:pPr>
      <w:r>
        <w:t>BERT</w:t>
      </w:r>
    </w:p>
    <w:p w14:paraId="1F10E322" w14:textId="4E165B42" w:rsidR="005D2BF7" w:rsidRDefault="005D2BF7" w:rsidP="005D2BF7">
      <w:r>
        <w:t>Attention</w:t>
      </w: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r>
        <w:lastRenderedPageBreak/>
        <w:t>Cooking datasets</w:t>
      </w:r>
    </w:p>
    <w:p w14:paraId="10B1C00C" w14:textId="57B5FAC3"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t>.</w:t>
      </w:r>
      <w:r w:rsidR="006240EB">
        <w:t xml:space="preserve"> This shrinks even more when only considering datasets that are somehow relevant for conversational </w:t>
      </w:r>
      <w:r w:rsidR="006D37BB" w:rsidRPr="006D37BB">
        <w:rPr>
          <w:highlight w:val="yellow"/>
        </w:rPr>
        <w:t>AI/agents</w:t>
      </w:r>
      <w:r w:rsidR="006240EB">
        <w:t xml:space="preserve"> and thus </w:t>
      </w:r>
      <w:r w:rsidR="00100F2E">
        <w:t>could</w:t>
      </w:r>
      <w:r w:rsidR="006240EB">
        <w:t xml:space="preserve"> be used to train and test </w:t>
      </w:r>
      <w:proofErr w:type="spellStart"/>
      <w:r w:rsidR="006240EB">
        <w:t>CookBERT</w:t>
      </w:r>
      <w:proofErr w:type="spellEnd"/>
      <w:r w:rsidR="006240EB">
        <w:t xml:space="preserve">.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proofErr w:type="spellStart"/>
      <w:r>
        <w:t>RecipeNLG</w:t>
      </w:r>
      <w:proofErr w:type="spellEnd"/>
    </w:p>
    <w:p w14:paraId="71BCB780" w14:textId="58B9F5BF" w:rsidR="000E0BD8" w:rsidRDefault="000E0BD8" w:rsidP="004D0529">
      <w:proofErr w:type="spellStart"/>
      <w: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915248">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0VDE0OjMwOjI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915248">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915248">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915248">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 </w:t>
      </w:r>
    </w:p>
    <w:p w14:paraId="5BC3E43F" w14:textId="11D8266F" w:rsidR="00704F10" w:rsidRDefault="00704F10" w:rsidP="00704F10">
      <w:pPr>
        <w:pStyle w:val="berschrift3"/>
      </w:pPr>
      <w:proofErr w:type="spellStart"/>
      <w:r>
        <w:t>Cookversational</w:t>
      </w:r>
      <w:proofErr w:type="spellEnd"/>
      <w:r>
        <w:t xml:space="preserve"> search</w:t>
      </w:r>
    </w:p>
    <w:p w14:paraId="1D7AE0FF" w14:textId="77777777" w:rsidR="00F46933" w:rsidRDefault="00F46933" w:rsidP="00F46933">
      <w:pPr>
        <w:pStyle w:val="Abbildung"/>
        <w:keepNext/>
      </w:pPr>
      <w:r>
        <w:drawing>
          <wp:inline distT="0" distB="0" distL="0" distR="0" wp14:anchorId="181FE869" wp14:editId="14301FF9">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808480"/>
                    </a:xfrm>
                    <a:prstGeom prst="rect">
                      <a:avLst/>
                    </a:prstGeom>
                  </pic:spPr>
                </pic:pic>
              </a:graphicData>
            </a:graphic>
          </wp:inline>
        </w:drawing>
      </w:r>
    </w:p>
    <w:p w14:paraId="2C472526" w14:textId="494ABE64" w:rsidR="00F46933" w:rsidRPr="00F46933" w:rsidRDefault="00F46933" w:rsidP="00F46933">
      <w:pPr>
        <w:pStyle w:val="Beschriftung"/>
      </w:pPr>
      <w:r>
        <w:t xml:space="preserve">Figure </w:t>
      </w:r>
      <w:r>
        <w:fldChar w:fldCharType="begin"/>
      </w:r>
      <w:r>
        <w:instrText xml:space="preserve"> SEQ Figure \* ARABIC </w:instrText>
      </w:r>
      <w:r>
        <w:fldChar w:fldCharType="separate"/>
      </w:r>
      <w:r w:rsidR="00046C1F">
        <w:rPr>
          <w:noProof/>
        </w:rPr>
        <w:t>6</w:t>
      </w:r>
      <w:r>
        <w:fldChar w:fldCharType="end"/>
      </w:r>
      <w:r>
        <w:t xml:space="preserve">: Frequencies of level 1 information needs (Taken from </w:t>
      </w:r>
      <w:sdt>
        <w:sdtPr>
          <w:alias w:val="To edit, see citavi.com/edit"/>
          <w:tag w:val="CitaviPlaceholder#cb34e91c-33f0-448a-ad60-d419193efe1b"/>
          <w:id w:val="403574236"/>
          <w:placeholder>
            <w:docPart w:val="DefaultPlaceholder_-1854013440"/>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0VDE0OjMwOjI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915248">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DefaultPlaceholder_-1854013440"/>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FQxNDozMDoy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915248">
            <w:rPr>
              <w:noProof/>
            </w:rPr>
            <w:t>(2021)</w:t>
          </w:r>
          <w:r>
            <w:rPr>
              <w:noProof/>
            </w:rPr>
            <w:fldChar w:fldCharType="end"/>
          </w:r>
        </w:sdtContent>
      </w:sdt>
      <w:r>
        <w:t>)</w:t>
      </w:r>
    </w:p>
    <w:p w14:paraId="5967C2E2" w14:textId="476C7DB4" w:rsidR="00B00A9F" w:rsidRDefault="00B00A9F" w:rsidP="00B00A9F">
      <w:proofErr w:type="spellStart"/>
      <w:r>
        <w:lastRenderedPageBreak/>
        <w:t>Cookversational</w:t>
      </w:r>
      <w:proofErr w:type="spellEnd"/>
      <w:r>
        <w:t xml:space="preserve"> search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0VDE0OjMwOjI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915248">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FQxNDozMDoy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915248">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p>
    <w:p w14:paraId="6860AA80" w14:textId="52000329" w:rsidR="000D545D" w:rsidRDefault="000D545D" w:rsidP="000D545D">
      <w:pPr>
        <w:pStyle w:val="Folgeabsatz"/>
        <w:numPr>
          <w:ilvl w:val="0"/>
          <w:numId w:val="25"/>
        </w:numPr>
      </w:pPr>
      <w:r>
        <w:t xml:space="preserve">Der </w:t>
      </w:r>
      <w:proofErr w:type="spellStart"/>
      <w:r>
        <w:t>Datensatz</w:t>
      </w:r>
      <w:proofErr w:type="spellEnd"/>
      <w:r>
        <w:t xml:space="preserve"> </w:t>
      </w:r>
      <w:proofErr w:type="spellStart"/>
      <w:r>
        <w:t>ist</w:t>
      </w:r>
      <w:proofErr w:type="spellEnd"/>
      <w:r>
        <w:t xml:space="preserve"> </w:t>
      </w:r>
      <w:proofErr w:type="spellStart"/>
      <w:r>
        <w:t>für</w:t>
      </w:r>
      <w:proofErr w:type="spellEnd"/>
      <w:r>
        <w:t xml:space="preserve"> die Aufgabe der </w:t>
      </w:r>
      <w:r w:rsidR="00581079">
        <w:t>Text-</w:t>
      </w:r>
      <w:r>
        <w:t xml:space="preserve">classification </w:t>
      </w:r>
      <w:proofErr w:type="spellStart"/>
      <w:r>
        <w:t>gedacht</w:t>
      </w:r>
      <w:proofErr w:type="spellEnd"/>
    </w:p>
    <w:p w14:paraId="7FAF79C4" w14:textId="4CF82C2E" w:rsidR="005C3D50" w:rsidRDefault="000D545D" w:rsidP="005C3D50">
      <w:pPr>
        <w:pStyle w:val="Folgeabsatz"/>
        <w:numPr>
          <w:ilvl w:val="0"/>
          <w:numId w:val="25"/>
        </w:numPr>
      </w:pPr>
      <w:r>
        <w:t xml:space="preserve">Er </w:t>
      </w:r>
      <w:proofErr w:type="spellStart"/>
      <w:r>
        <w:t>enthält</w:t>
      </w:r>
      <w:proofErr w:type="spellEnd"/>
      <w:r>
        <w:t xml:space="preserve"> </w:t>
      </w:r>
      <w:proofErr w:type="spellStart"/>
      <w:r w:rsidR="00581079">
        <w:t>insgesamt</w:t>
      </w:r>
      <w:proofErr w:type="spellEnd"/>
      <w:r w:rsidR="00581079">
        <w:t xml:space="preserve"> </w:t>
      </w:r>
      <w:r w:rsidR="00666D46">
        <w:t xml:space="preserve">2675 user utterances, </w:t>
      </w:r>
      <w:proofErr w:type="spellStart"/>
      <w:r w:rsidR="00666D46">
        <w:t>für</w:t>
      </w:r>
      <w:proofErr w:type="spellEnd"/>
      <w:r w:rsidR="00666D46">
        <w:t xml:space="preserve"> die das </w:t>
      </w:r>
      <w:proofErr w:type="spellStart"/>
      <w:r w:rsidR="00666D46">
        <w:t>zugrundeliegende</w:t>
      </w:r>
      <w:proofErr w:type="spellEnd"/>
      <w:r w:rsidR="00666D46">
        <w:t xml:space="preserve"> </w:t>
      </w:r>
      <w:proofErr w:type="spellStart"/>
      <w:r w:rsidR="00666D46">
        <w:t>Informationsbedürfnis</w:t>
      </w:r>
      <w:proofErr w:type="spellEnd"/>
      <w:r w:rsidR="00DE3735">
        <w:t xml:space="preserve"> </w:t>
      </w:r>
      <w:proofErr w:type="spellStart"/>
      <w:r w:rsidR="00DE3735">
        <w:t>klassifiziert</w:t>
      </w:r>
      <w:proofErr w:type="spellEnd"/>
      <w:r w:rsidR="00DE3735">
        <w:t xml:space="preserve"> </w:t>
      </w:r>
      <w:proofErr w:type="spellStart"/>
      <w:r w:rsidR="00DE3735">
        <w:t>werden</w:t>
      </w:r>
      <w:proofErr w:type="spellEnd"/>
      <w:r w:rsidR="00DE3735">
        <w:t xml:space="preserve"> </w:t>
      </w:r>
      <w:proofErr w:type="spellStart"/>
      <w:r w:rsidR="00DE3735">
        <w:t>soll</w:t>
      </w:r>
      <w:proofErr w:type="spellEnd"/>
      <w:r w:rsidR="00DE3735">
        <w:t xml:space="preserve">. </w:t>
      </w:r>
      <w:r w:rsidR="00A97600">
        <w:sym w:font="Wingdings" w:char="F0E0"/>
      </w:r>
      <w:r w:rsidR="00A97600">
        <w:t xml:space="preserve"> </w:t>
      </w:r>
      <w:proofErr w:type="spellStart"/>
      <w:r w:rsidR="00A97600">
        <w:t>kuratierter</w:t>
      </w:r>
      <w:proofErr w:type="spellEnd"/>
      <w:r w:rsidR="00A97600">
        <w:t xml:space="preserve"> </w:t>
      </w:r>
      <w:proofErr w:type="spellStart"/>
      <w:r w:rsidR="00A97600">
        <w:t>datensatz</w:t>
      </w:r>
      <w:proofErr w:type="spellEnd"/>
    </w:p>
    <w:p w14:paraId="5C11C9CC" w14:textId="5E9F5960" w:rsidR="00581079" w:rsidRDefault="005C3D50" w:rsidP="005C3D50">
      <w:pPr>
        <w:pStyle w:val="Folgeabsatz"/>
        <w:numPr>
          <w:ilvl w:val="0"/>
          <w:numId w:val="25"/>
        </w:numPr>
      </w:pPr>
      <w:r>
        <w:t xml:space="preserve">Die utterances </w:t>
      </w:r>
      <w:proofErr w:type="spellStart"/>
      <w:r>
        <w:t>gibt</w:t>
      </w:r>
      <w:proofErr w:type="spellEnd"/>
      <w:r>
        <w:t xml:space="preserve"> es in Deutsch (</w:t>
      </w:r>
      <w:proofErr w:type="spellStart"/>
      <w:r>
        <w:t>Originalsprache</w:t>
      </w:r>
      <w:proofErr w:type="spellEnd"/>
      <w:r>
        <w:t xml:space="preserve">) und auf </w:t>
      </w:r>
      <w:proofErr w:type="spellStart"/>
      <w:r>
        <w:t>englisch</w:t>
      </w:r>
      <w:proofErr w:type="spellEnd"/>
      <w:r>
        <w:t xml:space="preserve"> (automatically translated with </w:t>
      </w:r>
      <w:proofErr w:type="spellStart"/>
      <w:r>
        <w:t>DeepL</w:t>
      </w:r>
      <w:proofErr w:type="spellEnd"/>
      <w:r>
        <w:t>)</w:t>
      </w:r>
    </w:p>
    <w:p w14:paraId="4E9792EA" w14:textId="5A8805F9" w:rsidR="000D545D" w:rsidRDefault="005C3D50" w:rsidP="000D545D">
      <w:pPr>
        <w:pStyle w:val="Folgeabsatz"/>
        <w:numPr>
          <w:ilvl w:val="0"/>
          <w:numId w:val="25"/>
        </w:numPr>
      </w:pPr>
      <w:proofErr w:type="spellStart"/>
      <w:r>
        <w:t>Für</w:t>
      </w:r>
      <w:proofErr w:type="spellEnd"/>
      <w:r>
        <w:t xml:space="preserve"> </w:t>
      </w:r>
      <w:proofErr w:type="spellStart"/>
      <w:r>
        <w:t>jede</w:t>
      </w:r>
      <w:proofErr w:type="spellEnd"/>
      <w:r>
        <w:t xml:space="preserve"> utterance the</w:t>
      </w:r>
      <w:r w:rsidR="00DE3735">
        <w:t xml:space="preserve"> dataset contains a </w:t>
      </w:r>
      <w:r w:rsidR="00581079">
        <w:t>lot</w:t>
      </w:r>
      <w:r w:rsidR="00DE3735">
        <w:t xml:space="preserve"> of information, </w:t>
      </w:r>
      <w:r w:rsidR="00581079">
        <w:t>including</w:t>
      </w:r>
      <w:r w:rsidR="00DE3735">
        <w:t xml:space="preserve"> 5 different information need levels </w:t>
      </w:r>
      <w:r w:rsidR="00581079">
        <w:t xml:space="preserve">of information need </w:t>
      </w:r>
      <w:r w:rsidR="00DE3735">
        <w:t>for each utterance</w:t>
      </w:r>
      <w:r w:rsidR="00F31A6D">
        <w:t xml:space="preserve"> </w:t>
      </w:r>
    </w:p>
    <w:p w14:paraId="18A0A62B" w14:textId="1845EC8B" w:rsidR="00DE3735" w:rsidRDefault="00462620" w:rsidP="000D545D">
      <w:pPr>
        <w:pStyle w:val="Folgeabsatz"/>
        <w:numPr>
          <w:ilvl w:val="0"/>
          <w:numId w:val="25"/>
        </w:numPr>
      </w:pPr>
      <w:proofErr w:type="spellStart"/>
      <w:r>
        <w:t>Im</w:t>
      </w:r>
      <w:proofErr w:type="spellEnd"/>
      <w:r>
        <w:t xml:space="preserve"> Paper </w:t>
      </w:r>
      <w:proofErr w:type="spellStart"/>
      <w:r>
        <w:t>wurde</w:t>
      </w:r>
      <w:r w:rsidR="00C85C28">
        <w:t>n</w:t>
      </w:r>
      <w:proofErr w:type="spellEnd"/>
      <w:r w:rsidR="00C85C28">
        <w:t xml:space="preserve"> </w:t>
      </w:r>
      <w:proofErr w:type="spellStart"/>
      <w:r w:rsidR="00C85C28">
        <w:t>zudem</w:t>
      </w:r>
      <w:proofErr w:type="spellEnd"/>
      <w:r w:rsidR="00C85C28">
        <w:t xml:space="preserve"> </w:t>
      </w:r>
      <w:proofErr w:type="spellStart"/>
      <w:r w:rsidR="00C85C28">
        <w:t>noch</w:t>
      </w:r>
      <w:proofErr w:type="spellEnd"/>
      <w:r w:rsidR="00C85C28">
        <w:t xml:space="preserve"> </w:t>
      </w:r>
      <w:proofErr w:type="spellStart"/>
      <w:r w:rsidR="00C85C28">
        <w:t>unterschiedliche</w:t>
      </w:r>
      <w:proofErr w:type="spellEnd"/>
      <w:r w:rsidR="00C85C28">
        <w:t xml:space="preserve"> Machine Learning </w:t>
      </w:r>
      <w:proofErr w:type="spellStart"/>
      <w:r w:rsidR="00C85C28">
        <w:t>Ansätze</w:t>
      </w:r>
      <w:proofErr w:type="spellEnd"/>
      <w:r w:rsidR="00C85C28">
        <w:t xml:space="preserve"> und </w:t>
      </w:r>
      <w:proofErr w:type="spellStart"/>
      <w:r w:rsidR="00C85C28">
        <w:t>deren</w:t>
      </w:r>
      <w:proofErr w:type="spellEnd"/>
      <w:r w:rsidR="00C85C28">
        <w:t xml:space="preserve"> Performance </w:t>
      </w:r>
      <w:proofErr w:type="spellStart"/>
      <w:r w:rsidR="00C85C28">
        <w:t>bei</w:t>
      </w:r>
      <w:proofErr w:type="spellEnd"/>
      <w:r w:rsidR="00C85C28">
        <w:t xml:space="preserve"> der </w:t>
      </w:r>
      <w:proofErr w:type="spellStart"/>
      <w:r w:rsidR="00C85C28">
        <w:t>Klassifikation</w:t>
      </w:r>
      <w:proofErr w:type="spellEnd"/>
      <w:r w:rsidR="00C85C28">
        <w:t xml:space="preserve"> der </w:t>
      </w:r>
      <w:proofErr w:type="spellStart"/>
      <w:r w:rsidR="00C85C28">
        <w:t>Informationsbedürfnisse</w:t>
      </w:r>
      <w:proofErr w:type="spellEnd"/>
      <w:r w:rsidR="00C85C28">
        <w:t xml:space="preserve"> auf level 1 Ebene (</w:t>
      </w:r>
      <w:proofErr w:type="spellStart"/>
      <w:r w:rsidR="00C85C28">
        <w:t>enthält</w:t>
      </w:r>
      <w:proofErr w:type="spellEnd"/>
      <w:r w:rsidR="00C85C28">
        <w:t xml:space="preserve"> 11 Klassen) und </w:t>
      </w:r>
      <w:proofErr w:type="spellStart"/>
      <w:r w:rsidR="00C85C28">
        <w:t>für</w:t>
      </w:r>
      <w:proofErr w:type="spellEnd"/>
      <w:r w:rsidR="00C85C28">
        <w:t xml:space="preserve"> </w:t>
      </w:r>
      <w:proofErr w:type="spellStart"/>
      <w:r w:rsidR="00C85C28">
        <w:t>unterschiedliche</w:t>
      </w:r>
      <w:proofErr w:type="spellEnd"/>
      <w:r w:rsidR="00C85C28">
        <w:t xml:space="preserve"> </w:t>
      </w:r>
      <w:proofErr w:type="spellStart"/>
      <w:r w:rsidR="00C85C28">
        <w:t>Conditionen</w:t>
      </w:r>
      <w:proofErr w:type="spellEnd"/>
      <w:r w:rsidR="00C85C28">
        <w:t xml:space="preserve"> (utterance without context, utterance with 1 </w:t>
      </w:r>
      <w:proofErr w:type="spellStart"/>
      <w:r w:rsidR="00C85C28">
        <w:t>prev</w:t>
      </w:r>
      <w:proofErr w:type="spellEnd"/>
      <w:r w:rsidR="00C85C28">
        <w:t xml:space="preserve"> turn, utterance with all </w:t>
      </w:r>
      <w:proofErr w:type="spellStart"/>
      <w:r w:rsidR="00C85C28">
        <w:t>prev</w:t>
      </w:r>
      <w:proofErr w:type="spellEnd"/>
      <w:r w:rsidR="00C85C28">
        <w:t xml:space="preserve"> turns) </w:t>
      </w:r>
      <w:proofErr w:type="spellStart"/>
      <w:r w:rsidR="00C85C28">
        <w:t>verglichen</w:t>
      </w:r>
      <w:proofErr w:type="spellEnd"/>
      <w:r w:rsidR="00C85C28">
        <w:t xml:space="preserve">. </w:t>
      </w:r>
    </w:p>
    <w:p w14:paraId="2EE33F1C" w14:textId="77FC8966" w:rsidR="00C85C28" w:rsidRDefault="00C85C28" w:rsidP="000D545D">
      <w:pPr>
        <w:pStyle w:val="Folgeabsatz"/>
        <w:numPr>
          <w:ilvl w:val="0"/>
          <w:numId w:val="25"/>
        </w:numPr>
      </w:pPr>
      <w:r>
        <w:t xml:space="preserve">They found that </w:t>
      </w:r>
      <w:r w:rsidR="00294F60">
        <w:t xml:space="preserve">the </w:t>
      </w:r>
      <w:proofErr w:type="spellStart"/>
      <w:r w:rsidR="00294F60">
        <w:t>GermanBERT</w:t>
      </w:r>
      <w:proofErr w:type="spellEnd"/>
      <w:r w:rsidR="00294F60">
        <w:t xml:space="preserve"> model (</w:t>
      </w:r>
      <w:r w:rsidR="00294F60" w:rsidRPr="00294F60">
        <w:rPr>
          <w:highlight w:val="yellow"/>
        </w:rPr>
        <w:t>cite</w:t>
      </w:r>
      <w:r w:rsidR="00294F60">
        <w:t xml:space="preserve">) performed best among the other approaches </w:t>
      </w:r>
    </w:p>
    <w:p w14:paraId="2E300591" w14:textId="2EAA5B48" w:rsidR="0092635B" w:rsidRDefault="00EA6E0A" w:rsidP="000D545D">
      <w:pPr>
        <w:pStyle w:val="Folgeabsatz"/>
        <w:numPr>
          <w:ilvl w:val="0"/>
          <w:numId w:val="25"/>
        </w:numPr>
      </w:pPr>
      <w:r>
        <w:t xml:space="preserve">When looking at the conditions, where the utterance was prepended with 1 or all previous utterances, no significant differences between the models performance was found. </w:t>
      </w:r>
    </w:p>
    <w:p w14:paraId="587C9F5D" w14:textId="4B84CBA7" w:rsidR="00157E90" w:rsidRDefault="00157E90" w:rsidP="000D545D">
      <w:pPr>
        <w:pStyle w:val="Folgeabsatz"/>
        <w:numPr>
          <w:ilvl w:val="0"/>
          <w:numId w:val="25"/>
        </w:numPr>
      </w:pPr>
      <w:r>
        <w:t>During the coding process, they found context to be an important factor for identifying information needs</w:t>
      </w:r>
      <w:r w:rsidR="00FD6851">
        <w:t xml:space="preserve"> and thus tested for the three conditions</w:t>
      </w:r>
    </w:p>
    <w:p w14:paraId="4085B40A" w14:textId="7397F8D4" w:rsidR="00FD6851" w:rsidRDefault="00631A9D" w:rsidP="000D545D">
      <w:pPr>
        <w:pStyle w:val="Folgeabsatz"/>
        <w:numPr>
          <w:ilvl w:val="0"/>
          <w:numId w:val="25"/>
        </w:numPr>
      </w:pPr>
      <w:r>
        <w:t>They applied multiple baseline () and BERT-based models (</w:t>
      </w:r>
      <w:proofErr w:type="spellStart"/>
      <w:r>
        <w:t>GermanBERT</w:t>
      </w:r>
      <w:proofErr w:type="spellEnd"/>
      <w:r>
        <w:t xml:space="preserve"> and two multilingual BERT models)</w:t>
      </w:r>
    </w:p>
    <w:p w14:paraId="2831E1B7" w14:textId="111D8D84" w:rsidR="00631A9D" w:rsidRPr="00631A9D" w:rsidRDefault="00631A9D" w:rsidP="00631A9D">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 xml:space="preserve">Similar to our results, Ren et al. [68] and </w:t>
      </w:r>
      <w:proofErr w:type="spellStart"/>
      <w:r w:rsidRPr="00631A9D">
        <w:rPr>
          <w:rFonts w:ascii="Segoe UI" w:hAnsi="Segoe UI" w:cs="Segoe UI"/>
          <w:sz w:val="18"/>
          <w:szCs w:val="18"/>
          <w:lang w:val="en-US" w:eastAsia="en-US"/>
        </w:rPr>
        <w:t>Aliannejadi</w:t>
      </w:r>
      <w:proofErr w:type="spellEnd"/>
      <w:r w:rsidRPr="00631A9D">
        <w:rPr>
          <w:rFonts w:ascii="Segoe UI" w:hAnsi="Segoe UI" w:cs="Segoe UI"/>
          <w:sz w:val="18"/>
          <w:szCs w:val="18"/>
          <w:lang w:val="en-US" w:eastAsia="en-US"/>
        </w:rPr>
        <w:t xml:space="preserve"> et al. [5] showed that including more context, i.e. conversational history, improves the classification performance of the current turn.</w:t>
      </w:r>
    </w:p>
    <w:p w14:paraId="5BAE2B48" w14:textId="77777777" w:rsidR="00631A9D" w:rsidRPr="00631A9D" w:rsidRDefault="00631A9D" w:rsidP="00631A9D">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Including the context in the form of previous turns, however, significantly improved results in competence-oriented needs Cooking technique and Preparation.</w:t>
      </w:r>
    </w:p>
    <w:p w14:paraId="35CAAC43" w14:textId="754C20A8" w:rsidR="00631A9D" w:rsidRDefault="00631A9D" w:rsidP="00631A9D">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Beides Seite 21</w:t>
      </w:r>
    </w:p>
    <w:p w14:paraId="048DC170" w14:textId="527BFD56" w:rsidR="0081142B" w:rsidRDefault="0081142B" w:rsidP="0081142B">
      <w:pPr>
        <w:pStyle w:val="Listenabsatz"/>
        <w:numPr>
          <w:ilvl w:val="0"/>
          <w:numId w:val="25"/>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Auch wenn es beim best-</w:t>
      </w:r>
      <w:proofErr w:type="spellStart"/>
      <w:r>
        <w:rPr>
          <w:rFonts w:ascii="Segoe UI" w:hAnsi="Segoe UI" w:cs="Segoe UI"/>
          <w:sz w:val="18"/>
          <w:szCs w:val="18"/>
          <w:lang w:val="de-DE" w:eastAsia="en-US"/>
        </w:rPr>
        <w:t>performendsten</w:t>
      </w:r>
      <w:proofErr w:type="spellEnd"/>
      <w:r>
        <w:rPr>
          <w:rFonts w:ascii="Segoe UI" w:hAnsi="Segoe UI" w:cs="Segoe UI"/>
          <w:sz w:val="18"/>
          <w:szCs w:val="18"/>
          <w:lang w:val="de-DE" w:eastAsia="en-US"/>
        </w:rPr>
        <w:t xml:space="preserve"> Model (</w:t>
      </w:r>
      <w:proofErr w:type="spellStart"/>
      <w:r>
        <w:rPr>
          <w:rFonts w:ascii="Segoe UI" w:hAnsi="Segoe UI" w:cs="Segoe UI"/>
          <w:sz w:val="18"/>
          <w:szCs w:val="18"/>
          <w:lang w:val="de-DE" w:eastAsia="en-US"/>
        </w:rPr>
        <w:t>GermanBERT</w:t>
      </w:r>
      <w:proofErr w:type="spellEnd"/>
      <w:r>
        <w:rPr>
          <w:rFonts w:ascii="Segoe UI" w:hAnsi="Segoe UI" w:cs="Segoe UI"/>
          <w:sz w:val="18"/>
          <w:szCs w:val="18"/>
          <w:lang w:val="de-DE" w:eastAsia="en-US"/>
        </w:rPr>
        <w:t xml:space="preserve">, welches dann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applied</w:t>
      </w:r>
      <w:proofErr w:type="spellEnd"/>
      <w:r>
        <w:rPr>
          <w:rFonts w:ascii="Segoe UI" w:hAnsi="Segoe UI" w:cs="Segoe UI"/>
          <w:sz w:val="18"/>
          <w:szCs w:val="18"/>
          <w:lang w:val="de-DE" w:eastAsia="en-US"/>
        </w:rPr>
        <w:t xml:space="preserve"> wurde) </w:t>
      </w:r>
      <w:proofErr w:type="spellStart"/>
      <w:r>
        <w:rPr>
          <w:rFonts w:ascii="Segoe UI" w:hAnsi="Segoe UI" w:cs="Segoe UI"/>
          <w:sz w:val="18"/>
          <w:szCs w:val="18"/>
          <w:lang w:val="de-DE" w:eastAsia="en-US"/>
        </w:rPr>
        <w:t>overall</w:t>
      </w:r>
      <w:proofErr w:type="spellEnd"/>
      <w:r>
        <w:rPr>
          <w:rFonts w:ascii="Segoe UI" w:hAnsi="Segoe UI" w:cs="Segoe UI"/>
          <w:sz w:val="18"/>
          <w:szCs w:val="18"/>
          <w:lang w:val="de-DE" w:eastAsia="en-US"/>
        </w:rPr>
        <w:t xml:space="preserve"> keine signifikanten </w:t>
      </w:r>
      <w:proofErr w:type="spellStart"/>
      <w:r>
        <w:rPr>
          <w:rFonts w:ascii="Segoe UI" w:hAnsi="Segoe UI" w:cs="Segoe UI"/>
          <w:sz w:val="18"/>
          <w:szCs w:val="18"/>
          <w:lang w:val="de-DE" w:eastAsia="en-US"/>
        </w:rPr>
        <w:t>unterschiede</w:t>
      </w:r>
      <w:proofErr w:type="spellEnd"/>
      <w:r>
        <w:rPr>
          <w:rFonts w:ascii="Segoe UI" w:hAnsi="Segoe UI" w:cs="Segoe UI"/>
          <w:sz w:val="18"/>
          <w:szCs w:val="18"/>
          <w:lang w:val="de-DE" w:eastAsia="en-US"/>
        </w:rPr>
        <w:t xml:space="preserve"> bei der Performance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gibt, </w:t>
      </w:r>
      <w:r w:rsidR="00447B96">
        <w:rPr>
          <w:rFonts w:ascii="Segoe UI" w:hAnsi="Segoe UI" w:cs="Segoe UI"/>
          <w:sz w:val="18"/>
          <w:szCs w:val="18"/>
          <w:lang w:val="de-DE" w:eastAsia="en-US"/>
        </w:rPr>
        <w:t xml:space="preserve">kann das </w:t>
      </w:r>
      <w:proofErr w:type="spellStart"/>
      <w:r w:rsidR="00447B96">
        <w:rPr>
          <w:rFonts w:ascii="Segoe UI" w:hAnsi="Segoe UI" w:cs="Segoe UI"/>
          <w:sz w:val="18"/>
          <w:szCs w:val="18"/>
          <w:lang w:val="de-DE" w:eastAsia="en-US"/>
        </w:rPr>
        <w:t>hinzufügen</w:t>
      </w:r>
      <w:proofErr w:type="spellEnd"/>
      <w:r w:rsidR="00447B96">
        <w:rPr>
          <w:rFonts w:ascii="Segoe UI" w:hAnsi="Segoe UI" w:cs="Segoe UI"/>
          <w:sz w:val="18"/>
          <w:szCs w:val="18"/>
          <w:lang w:val="de-DE" w:eastAsia="en-US"/>
        </w:rPr>
        <w:t xml:space="preserve"> von </w:t>
      </w:r>
      <w:proofErr w:type="spellStart"/>
      <w:r w:rsidR="00447B96">
        <w:rPr>
          <w:rFonts w:ascii="Segoe UI" w:hAnsi="Segoe UI" w:cs="Segoe UI"/>
          <w:sz w:val="18"/>
          <w:szCs w:val="18"/>
          <w:lang w:val="de-DE" w:eastAsia="en-US"/>
        </w:rPr>
        <w:t>kontext</w:t>
      </w:r>
      <w:proofErr w:type="spellEnd"/>
      <w:r w:rsidR="00447B96">
        <w:rPr>
          <w:rFonts w:ascii="Segoe UI" w:hAnsi="Segoe UI" w:cs="Segoe UI"/>
          <w:sz w:val="18"/>
          <w:szCs w:val="18"/>
          <w:lang w:val="de-DE" w:eastAsia="en-US"/>
        </w:rPr>
        <w:t xml:space="preserve"> in </w:t>
      </w:r>
      <w:proofErr w:type="spellStart"/>
      <w:r w:rsidR="00447B96">
        <w:rPr>
          <w:rFonts w:ascii="Segoe UI" w:hAnsi="Segoe UI" w:cs="Segoe UI"/>
          <w:sz w:val="18"/>
          <w:szCs w:val="18"/>
          <w:lang w:val="de-DE" w:eastAsia="en-US"/>
        </w:rPr>
        <w:t>form</w:t>
      </w:r>
      <w:proofErr w:type="spellEnd"/>
      <w:r w:rsidR="00447B96">
        <w:rPr>
          <w:rFonts w:ascii="Segoe UI" w:hAnsi="Segoe UI" w:cs="Segoe UI"/>
          <w:sz w:val="18"/>
          <w:szCs w:val="18"/>
          <w:lang w:val="de-DE" w:eastAsia="en-US"/>
        </w:rPr>
        <w:t xml:space="preserve"> von </w:t>
      </w:r>
      <w:proofErr w:type="spellStart"/>
      <w:r w:rsidR="00447B96">
        <w:rPr>
          <w:rFonts w:ascii="Segoe UI" w:hAnsi="Segoe UI" w:cs="Segoe UI"/>
          <w:sz w:val="18"/>
          <w:szCs w:val="18"/>
          <w:lang w:val="de-DE" w:eastAsia="en-US"/>
        </w:rPr>
        <w:t>previous</w:t>
      </w:r>
      <w:proofErr w:type="spellEnd"/>
      <w:r w:rsidR="00447B96">
        <w:rPr>
          <w:rFonts w:ascii="Segoe UI" w:hAnsi="Segoe UI" w:cs="Segoe UI"/>
          <w:sz w:val="18"/>
          <w:szCs w:val="18"/>
          <w:lang w:val="de-DE" w:eastAsia="en-US"/>
        </w:rPr>
        <w:t xml:space="preserve"> </w:t>
      </w:r>
      <w:proofErr w:type="spellStart"/>
      <w:r w:rsidR="00447B96">
        <w:rPr>
          <w:rFonts w:ascii="Segoe UI" w:hAnsi="Segoe UI" w:cs="Segoe UI"/>
          <w:sz w:val="18"/>
          <w:szCs w:val="18"/>
          <w:lang w:val="de-DE" w:eastAsia="en-US"/>
        </w:rPr>
        <w:t>turns</w:t>
      </w:r>
      <w:proofErr w:type="spellEnd"/>
      <w:r w:rsidR="00447B96">
        <w:rPr>
          <w:rFonts w:ascii="Segoe UI" w:hAnsi="Segoe UI" w:cs="Segoe UI"/>
          <w:sz w:val="18"/>
          <w:szCs w:val="18"/>
          <w:lang w:val="de-DE" w:eastAsia="en-US"/>
        </w:rPr>
        <w:t xml:space="preserve"> trotzdem für bestimmte </w:t>
      </w:r>
      <w:proofErr w:type="spellStart"/>
      <w:r w:rsidR="00447B96">
        <w:rPr>
          <w:rFonts w:ascii="Segoe UI" w:hAnsi="Segoe UI" w:cs="Segoe UI"/>
          <w:sz w:val="18"/>
          <w:szCs w:val="18"/>
          <w:lang w:val="de-DE" w:eastAsia="en-US"/>
        </w:rPr>
        <w:t>information</w:t>
      </w:r>
      <w:proofErr w:type="spellEnd"/>
      <w:r w:rsidR="00447B96">
        <w:rPr>
          <w:rFonts w:ascii="Segoe UI" w:hAnsi="Segoe UI" w:cs="Segoe UI"/>
          <w:sz w:val="18"/>
          <w:szCs w:val="18"/>
          <w:lang w:val="de-DE" w:eastAsia="en-US"/>
        </w:rPr>
        <w:t xml:space="preserve"> </w:t>
      </w:r>
      <w:proofErr w:type="spellStart"/>
      <w:r w:rsidR="00447B96">
        <w:rPr>
          <w:rFonts w:ascii="Segoe UI" w:hAnsi="Segoe UI" w:cs="Segoe UI"/>
          <w:sz w:val="18"/>
          <w:szCs w:val="18"/>
          <w:lang w:val="de-DE" w:eastAsia="en-US"/>
        </w:rPr>
        <w:t>needs</w:t>
      </w:r>
      <w:proofErr w:type="spellEnd"/>
      <w:r w:rsidR="00447B96">
        <w:rPr>
          <w:rFonts w:ascii="Segoe UI" w:hAnsi="Segoe UI" w:cs="Segoe UI"/>
          <w:sz w:val="18"/>
          <w:szCs w:val="18"/>
          <w:lang w:val="de-DE" w:eastAsia="en-US"/>
        </w:rPr>
        <w:t xml:space="preserve"> signifikant die Performance verbessern. </w:t>
      </w:r>
      <w:r w:rsidR="00C86265">
        <w:rPr>
          <w:rFonts w:ascii="Segoe UI" w:hAnsi="Segoe UI" w:cs="Segoe UI"/>
          <w:sz w:val="18"/>
          <w:szCs w:val="18"/>
          <w:lang w:val="de-DE" w:eastAsia="en-US"/>
        </w:rPr>
        <w:t>Und wird deshalb als sinnvoll erachtet</w:t>
      </w:r>
    </w:p>
    <w:p w14:paraId="79B29B70" w14:textId="09669460" w:rsidR="00DA5637" w:rsidRPr="00631A9D" w:rsidRDefault="00DA5637" w:rsidP="00DA5637">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 xml:space="preserve">Das aber alles eher schon vorher in </w:t>
      </w:r>
      <w:proofErr w:type="spellStart"/>
      <w:r>
        <w:rPr>
          <w:rFonts w:ascii="Segoe UI" w:hAnsi="Segoe UI" w:cs="Segoe UI"/>
          <w:sz w:val="18"/>
          <w:szCs w:val="18"/>
          <w:lang w:val="de-DE" w:eastAsia="en-US"/>
        </w:rPr>
        <w:t>related</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work</w:t>
      </w:r>
      <w:proofErr w:type="spellEnd"/>
      <w:r>
        <w:rPr>
          <w:rFonts w:ascii="Segoe UI" w:hAnsi="Segoe UI" w:cs="Segoe UI"/>
          <w:sz w:val="18"/>
          <w:szCs w:val="18"/>
          <w:lang w:val="de-DE" w:eastAsia="en-US"/>
        </w:rPr>
        <w:t xml:space="preserve"> packen und nicht hier beim </w:t>
      </w:r>
      <w:proofErr w:type="spellStart"/>
      <w:r>
        <w:rPr>
          <w:rFonts w:ascii="Segoe UI" w:hAnsi="Segoe UI" w:cs="Segoe UI"/>
          <w:sz w:val="18"/>
          <w:szCs w:val="18"/>
          <w:lang w:val="de-DE" w:eastAsia="en-US"/>
        </w:rPr>
        <w:t>datensatz</w:t>
      </w:r>
      <w:proofErr w:type="spellEnd"/>
    </w:p>
    <w:p w14:paraId="1CD7D843" w14:textId="44EF1CF7" w:rsidR="00704F10" w:rsidRDefault="00704F10" w:rsidP="00704F10">
      <w:pPr>
        <w:pStyle w:val="berschrift3"/>
      </w:pPr>
      <w:proofErr w:type="spellStart"/>
      <w:r>
        <w:lastRenderedPageBreak/>
        <w:t>DoQA</w:t>
      </w:r>
      <w:proofErr w:type="spellEnd"/>
    </w:p>
    <w:p w14:paraId="24370081" w14:textId="718712F5" w:rsidR="00F122A5" w:rsidRDefault="003D6C86" w:rsidP="003D6C86">
      <w:pPr>
        <w:pStyle w:val="Listenabsatz"/>
        <w:numPr>
          <w:ilvl w:val="0"/>
          <w:numId w:val="25"/>
        </w:numPr>
      </w:pPr>
      <w:r>
        <w:t xml:space="preserve">Dataset </w:t>
      </w:r>
      <w:proofErr w:type="spellStart"/>
      <w:r>
        <w:t>mit</w:t>
      </w:r>
      <w:proofErr w:type="spellEnd"/>
      <w:r>
        <w:t xml:space="preserve"> 2437 </w:t>
      </w:r>
      <w:proofErr w:type="spellStart"/>
      <w:r>
        <w:t>dialogen</w:t>
      </w:r>
      <w:proofErr w:type="spellEnd"/>
      <w:r>
        <w:t xml:space="preserve"> und 10.917 QA pairs </w:t>
      </w:r>
      <w:proofErr w:type="spellStart"/>
      <w:r>
        <w:t>zu</w:t>
      </w:r>
      <w:proofErr w:type="spellEnd"/>
      <w:r>
        <w:t xml:space="preserve"> den </w:t>
      </w:r>
      <w:proofErr w:type="spellStart"/>
      <w:r>
        <w:t>drei</w:t>
      </w:r>
      <w:proofErr w:type="spellEnd"/>
      <w:r>
        <w:t xml:space="preserve"> </w:t>
      </w:r>
      <w:proofErr w:type="spellStart"/>
      <w:r>
        <w:t>domänen</w:t>
      </w:r>
      <w:proofErr w:type="spellEnd"/>
      <w:r>
        <w:t xml:space="preserve"> Cooking, Travelling, Movies, </w:t>
      </w:r>
      <w:proofErr w:type="spellStart"/>
      <w:r>
        <w:t>wobei</w:t>
      </w:r>
      <w:proofErr w:type="spellEnd"/>
      <w:r>
        <w:t xml:space="preserve"> Cooking </w:t>
      </w:r>
      <w:proofErr w:type="spellStart"/>
      <w:r>
        <w:t>mit</w:t>
      </w:r>
      <w:proofErr w:type="spellEnd"/>
      <w:r>
        <w:t xml:space="preserve"> </w:t>
      </w:r>
      <w:proofErr w:type="spellStart"/>
      <w:r>
        <w:t>insgesamt</w:t>
      </w:r>
      <w:proofErr w:type="spellEnd"/>
      <w:r>
        <w:t xml:space="preserve"> 7320 samples den </w:t>
      </w:r>
      <w:proofErr w:type="spellStart"/>
      <w:r>
        <w:t>größen</w:t>
      </w:r>
      <w:proofErr w:type="spellEnd"/>
      <w:r>
        <w:t xml:space="preserve"> </w:t>
      </w:r>
      <w:proofErr w:type="spellStart"/>
      <w:r>
        <w:t>Anteil</w:t>
      </w:r>
      <w:proofErr w:type="spellEnd"/>
      <w:r>
        <w:t xml:space="preserve"> hat.</w:t>
      </w:r>
    </w:p>
    <w:p w14:paraId="65EF30DF" w14:textId="489A38C4" w:rsidR="00317586" w:rsidRDefault="00317586" w:rsidP="003D6C86">
      <w:pPr>
        <w:pStyle w:val="Listenabsatz"/>
        <w:numPr>
          <w:ilvl w:val="0"/>
          <w:numId w:val="25"/>
        </w:numPr>
      </w:pPr>
      <w:r>
        <w:t xml:space="preserve">The dialogues were collected from three Stack Exchange sites using the wizard of oz method with crowdsourcing. </w:t>
      </w:r>
    </w:p>
    <w:p w14:paraId="5F80849A" w14:textId="17928BD4" w:rsidR="00317586" w:rsidRDefault="00317586" w:rsidP="003D6C86">
      <w:pPr>
        <w:pStyle w:val="Listenabsatz"/>
        <w:numPr>
          <w:ilvl w:val="0"/>
          <w:numId w:val="25"/>
        </w:numPr>
      </w:pPr>
      <w:r>
        <w:t xml:space="preserve">“Compared to previous work, </w:t>
      </w:r>
      <w:proofErr w:type="spellStart"/>
      <w:r>
        <w:t>DoQA</w:t>
      </w:r>
      <w:proofErr w:type="spellEnd"/>
      <w:r>
        <w:t xml:space="preserve"> comprises well-defined information needs, leading to more coherent and natural conversations with less factoid questions.”</w:t>
      </w:r>
    </w:p>
    <w:p w14:paraId="2C588781" w14:textId="420BA900" w:rsidR="00AC7D81" w:rsidRPr="0084322B" w:rsidRDefault="00AC7D81" w:rsidP="00AC7D81">
      <w:pPr>
        <w:pStyle w:val="Listenabsatz"/>
        <w:numPr>
          <w:ilvl w:val="0"/>
          <w:numId w:val="25"/>
        </w:numPr>
        <w:rPr>
          <w:rFonts w:ascii="Segoe UI" w:hAnsi="Segoe UI" w:cs="Segoe UI"/>
          <w:sz w:val="18"/>
          <w:szCs w:val="18"/>
          <w:lang w:val="de-DE" w:eastAsia="en-US"/>
        </w:rPr>
      </w:pPr>
      <w:r>
        <w:t>“</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 xml:space="preserve"> makes the following contributions. Firstly, contrary to made-up reading comprehension tasks, </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 xml:space="preserve"> reflects real user needs, as defined by a topic in an existing FAQ. Good results on </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 xml:space="preserve"> are of practical interest, as they would show that effective conversational QA interfaces to FAQs can be built. Secondly, for the same reason, the conversations in </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 xml:space="preserve"> are more coherent, natural and contain less factoids than other datasets, as shown by our analysis. Thirdly, the IR scenario and the multiple domains make </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 xml:space="preserve"> more challenging and realistic. Table 1 summarizes the characteristics of </w:t>
      </w:r>
      <w:proofErr w:type="spellStart"/>
      <w:r w:rsidRPr="00AC7D81">
        <w:rPr>
          <w:rFonts w:ascii="Segoe UI" w:hAnsi="Segoe UI" w:cs="Segoe UI"/>
          <w:sz w:val="18"/>
          <w:szCs w:val="18"/>
          <w:lang w:val="en-US" w:eastAsia="en-US"/>
        </w:rPr>
        <w:t>DoQA</w:t>
      </w:r>
      <w:proofErr w:type="spellEnd"/>
      <w:r w:rsidRPr="00AC7D81">
        <w:rPr>
          <w:rFonts w:ascii="Segoe UI" w:hAnsi="Segoe UI" w:cs="Segoe UI"/>
          <w:sz w:val="18"/>
          <w:szCs w:val="18"/>
          <w:lang w:val="en-US" w:eastAsia="en-US"/>
        </w:rPr>
        <w:t>.</w:t>
      </w:r>
      <w:r>
        <w:rPr>
          <w:rFonts w:ascii="Segoe UI" w:hAnsi="Segoe UI" w:cs="Segoe UI"/>
          <w:sz w:val="18"/>
          <w:szCs w:val="18"/>
          <w:lang w:val="en-US" w:eastAsia="en-US"/>
        </w:rPr>
        <w:t>”</w:t>
      </w:r>
    </w:p>
    <w:p w14:paraId="545F3F23" w14:textId="0662BE13" w:rsidR="0084322B" w:rsidRPr="0084322B" w:rsidRDefault="0084322B" w:rsidP="00AC7D81">
      <w:pPr>
        <w:pStyle w:val="Listenabsatz"/>
        <w:numPr>
          <w:ilvl w:val="0"/>
          <w:numId w:val="25"/>
        </w:numPr>
        <w:rPr>
          <w:rFonts w:ascii="Segoe UI" w:hAnsi="Segoe UI" w:cs="Segoe UI"/>
          <w:sz w:val="18"/>
          <w:szCs w:val="18"/>
          <w:lang w:val="de-DE" w:eastAsia="en-US"/>
        </w:rPr>
      </w:pPr>
      <w:r>
        <w:rPr>
          <w:rFonts w:ascii="Segoe UI" w:hAnsi="Segoe UI" w:cs="Segoe UI"/>
          <w:sz w:val="18"/>
          <w:szCs w:val="18"/>
          <w:lang w:val="en-US" w:eastAsia="en-US"/>
        </w:rPr>
        <w:t>Experiment:</w:t>
      </w:r>
    </w:p>
    <w:p w14:paraId="152298E6" w14:textId="293AD7F4" w:rsidR="0084322B" w:rsidRPr="0084322B" w:rsidRDefault="0084322B" w:rsidP="0084322B">
      <w:pPr>
        <w:pStyle w:val="Listenabsatz"/>
        <w:numPr>
          <w:ilvl w:val="1"/>
          <w:numId w:val="25"/>
        </w:numPr>
        <w:rPr>
          <w:rFonts w:ascii="Segoe UI" w:hAnsi="Segoe UI" w:cs="Segoe UI"/>
          <w:sz w:val="18"/>
          <w:szCs w:val="18"/>
          <w:lang w:val="de-DE" w:eastAsia="en-US"/>
        </w:rPr>
      </w:pPr>
      <w:proofErr w:type="spellStart"/>
      <w:r>
        <w:rPr>
          <w:rFonts w:ascii="Segoe UI" w:hAnsi="Segoe UI" w:cs="Segoe UI"/>
          <w:sz w:val="18"/>
          <w:szCs w:val="18"/>
          <w:lang w:val="en-US" w:eastAsia="en-US"/>
        </w:rPr>
        <w:t>Haben</w:t>
      </w:r>
      <w:proofErr w:type="spellEnd"/>
      <w:r>
        <w:rPr>
          <w:rFonts w:ascii="Segoe UI" w:hAnsi="Segoe UI" w:cs="Segoe UI"/>
          <w:sz w:val="18"/>
          <w:szCs w:val="18"/>
          <w:lang w:val="en-US" w:eastAsia="en-US"/>
        </w:rPr>
        <w:t xml:space="preserve"> </w:t>
      </w:r>
      <w:proofErr w:type="spellStart"/>
      <w:r>
        <w:rPr>
          <w:rFonts w:ascii="Segoe UI" w:hAnsi="Segoe UI" w:cs="Segoe UI"/>
          <w:sz w:val="18"/>
          <w:szCs w:val="18"/>
          <w:lang w:val="en-US" w:eastAsia="en-US"/>
        </w:rPr>
        <w:t>nur</w:t>
      </w:r>
      <w:proofErr w:type="spellEnd"/>
      <w:r>
        <w:rPr>
          <w:rFonts w:ascii="Segoe UI" w:hAnsi="Segoe UI" w:cs="Segoe UI"/>
          <w:sz w:val="18"/>
          <w:szCs w:val="18"/>
          <w:lang w:val="en-US" w:eastAsia="en-US"/>
        </w:rPr>
        <w:t xml:space="preserve"> die extractive information </w:t>
      </w:r>
      <w:proofErr w:type="spellStart"/>
      <w:r>
        <w:rPr>
          <w:rFonts w:ascii="Segoe UI" w:hAnsi="Segoe UI" w:cs="Segoe UI"/>
          <w:sz w:val="18"/>
          <w:szCs w:val="18"/>
          <w:lang w:val="en-US" w:eastAsia="en-US"/>
        </w:rPr>
        <w:t>genutzt</w:t>
      </w:r>
      <w:proofErr w:type="spellEnd"/>
      <w:r>
        <w:rPr>
          <w:rFonts w:ascii="Segoe UI" w:hAnsi="Segoe UI" w:cs="Segoe UI"/>
          <w:sz w:val="18"/>
          <w:szCs w:val="18"/>
          <w:lang w:val="en-US" w:eastAsia="en-US"/>
        </w:rPr>
        <w:t xml:space="preserve"> (abstractive </w:t>
      </w:r>
      <w:proofErr w:type="spellStart"/>
      <w:r>
        <w:rPr>
          <w:rFonts w:ascii="Segoe UI" w:hAnsi="Segoe UI" w:cs="Segoe UI"/>
          <w:sz w:val="18"/>
          <w:szCs w:val="18"/>
          <w:lang w:val="en-US" w:eastAsia="en-US"/>
        </w:rPr>
        <w:t>nicht</w:t>
      </w:r>
      <w:proofErr w:type="spellEnd"/>
      <w:r>
        <w:rPr>
          <w:rFonts w:ascii="Segoe UI" w:hAnsi="Segoe UI" w:cs="Segoe UI"/>
          <w:sz w:val="18"/>
          <w:szCs w:val="18"/>
          <w:lang w:val="en-US" w:eastAsia="en-US"/>
        </w:rPr>
        <w:t>)</w:t>
      </w:r>
    </w:p>
    <w:p w14:paraId="55DB39F6" w14:textId="5FC9A9B2" w:rsidR="0084322B" w:rsidRDefault="0084322B"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t>Haben zwei Models getestet : BERT normal und BERT + HAE</w:t>
      </w:r>
    </w:p>
    <w:p w14:paraId="567FEBF4" w14:textId="6631EE16" w:rsidR="0084322B" w:rsidRDefault="0084322B"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t xml:space="preserve">Haben beide </w:t>
      </w:r>
      <w:proofErr w:type="spellStart"/>
      <w:r>
        <w:rPr>
          <w:rFonts w:ascii="Segoe UI" w:hAnsi="Segoe UI" w:cs="Segoe UI"/>
          <w:sz w:val="18"/>
          <w:szCs w:val="18"/>
          <w:lang w:val="de-DE" w:eastAsia="en-US"/>
        </w:rPr>
        <w:t>models</w:t>
      </w:r>
      <w:proofErr w:type="spellEnd"/>
      <w:r>
        <w:rPr>
          <w:rFonts w:ascii="Segoe UI" w:hAnsi="Segoe UI" w:cs="Segoe UI"/>
          <w:sz w:val="18"/>
          <w:szCs w:val="18"/>
          <w:lang w:val="de-DE" w:eastAsia="en-US"/>
        </w:rPr>
        <w:t xml:space="preserve"> für 4 </w:t>
      </w:r>
      <w:proofErr w:type="spellStart"/>
      <w:r>
        <w:rPr>
          <w:rFonts w:ascii="Segoe UI" w:hAnsi="Segoe UI" w:cs="Segoe UI"/>
          <w:sz w:val="18"/>
          <w:szCs w:val="18"/>
          <w:lang w:val="de-DE" w:eastAsia="en-US"/>
        </w:rPr>
        <w:t>settings</w:t>
      </w:r>
      <w:proofErr w:type="spellEnd"/>
      <w:r>
        <w:rPr>
          <w:rFonts w:ascii="Segoe UI" w:hAnsi="Segoe UI" w:cs="Segoe UI"/>
          <w:sz w:val="18"/>
          <w:szCs w:val="18"/>
          <w:lang w:val="de-DE" w:eastAsia="en-US"/>
        </w:rPr>
        <w:t xml:space="preserve"> getestet</w:t>
      </w:r>
      <w:r w:rsidR="00A120B5">
        <w:rPr>
          <w:rFonts w:ascii="Segoe UI" w:hAnsi="Segoe UI" w:cs="Segoe UI"/>
          <w:sz w:val="18"/>
          <w:szCs w:val="18"/>
          <w:lang w:val="de-DE" w:eastAsia="en-US"/>
        </w:rPr>
        <w:t xml:space="preserve"> (native, zero-</w:t>
      </w:r>
      <w:proofErr w:type="spellStart"/>
      <w:r w:rsidR="00A120B5">
        <w:rPr>
          <w:rFonts w:ascii="Segoe UI" w:hAnsi="Segoe UI" w:cs="Segoe UI"/>
          <w:sz w:val="18"/>
          <w:szCs w:val="18"/>
          <w:lang w:val="de-DE" w:eastAsia="en-US"/>
        </w:rPr>
        <w:t>shot</w:t>
      </w:r>
      <w:proofErr w:type="spellEnd"/>
      <w:r w:rsidR="00A120B5">
        <w:rPr>
          <w:rFonts w:ascii="Segoe UI" w:hAnsi="Segoe UI" w:cs="Segoe UI"/>
          <w:sz w:val="18"/>
          <w:szCs w:val="18"/>
          <w:lang w:val="de-DE" w:eastAsia="en-US"/>
        </w:rPr>
        <w:t xml:space="preserve">, </w:t>
      </w:r>
      <w:proofErr w:type="spellStart"/>
      <w:r w:rsidR="00A120B5">
        <w:rPr>
          <w:rFonts w:ascii="Segoe UI" w:hAnsi="Segoe UI" w:cs="Segoe UI"/>
          <w:sz w:val="18"/>
          <w:szCs w:val="18"/>
          <w:lang w:val="de-DE" w:eastAsia="en-US"/>
        </w:rPr>
        <w:t>transfer</w:t>
      </w:r>
      <w:proofErr w:type="spellEnd"/>
      <w:r w:rsidR="00A120B5">
        <w:rPr>
          <w:rFonts w:ascii="Segoe UI" w:hAnsi="Segoe UI" w:cs="Segoe UI"/>
          <w:sz w:val="18"/>
          <w:szCs w:val="18"/>
          <w:lang w:val="de-DE" w:eastAsia="en-US"/>
        </w:rPr>
        <w:t>, transfer-all)</w:t>
      </w:r>
    </w:p>
    <w:p w14:paraId="2487B682" w14:textId="2A0CD5D8" w:rsidR="00F30484" w:rsidRPr="00AC7D81" w:rsidRDefault="00F30484"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t xml:space="preserve">BERT+HAE </w:t>
      </w:r>
      <w:proofErr w:type="spellStart"/>
      <w:r>
        <w:rPr>
          <w:rFonts w:ascii="Segoe UI" w:hAnsi="Segoe UI" w:cs="Segoe UI"/>
          <w:sz w:val="18"/>
          <w:szCs w:val="18"/>
          <w:lang w:val="de-DE" w:eastAsia="en-US"/>
        </w:rPr>
        <w:t>outperformed</w:t>
      </w:r>
      <w:proofErr w:type="spellEnd"/>
      <w:r>
        <w:rPr>
          <w:rFonts w:ascii="Segoe UI" w:hAnsi="Segoe UI" w:cs="Segoe UI"/>
          <w:sz w:val="18"/>
          <w:szCs w:val="18"/>
          <w:lang w:val="de-DE" w:eastAsia="en-US"/>
        </w:rPr>
        <w:t xml:space="preserve"> BERT normal in allen </w:t>
      </w:r>
      <w:proofErr w:type="spellStart"/>
      <w:r>
        <w:rPr>
          <w:rFonts w:ascii="Segoe UI" w:hAnsi="Segoe UI" w:cs="Segoe UI"/>
          <w:sz w:val="18"/>
          <w:szCs w:val="18"/>
          <w:lang w:val="de-DE" w:eastAsia="en-US"/>
        </w:rPr>
        <w:t>settings</w:t>
      </w:r>
      <w:proofErr w:type="spellEnd"/>
      <w:r>
        <w:rPr>
          <w:rFonts w:ascii="Segoe UI" w:hAnsi="Segoe UI" w:cs="Segoe UI"/>
          <w:sz w:val="18"/>
          <w:szCs w:val="18"/>
          <w:lang w:val="de-DE" w:eastAsia="en-US"/>
        </w:rPr>
        <w:t xml:space="preserve"> deutlich, </w:t>
      </w:r>
      <w:proofErr w:type="spellStart"/>
      <w:r>
        <w:rPr>
          <w:rFonts w:ascii="Segoe UI" w:hAnsi="Segoe UI" w:cs="Segoe UI"/>
          <w:sz w:val="18"/>
          <w:szCs w:val="18"/>
          <w:lang w:val="de-DE" w:eastAsia="en-US"/>
        </w:rPr>
        <w:t>showing</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that</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doqa</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i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indeed</w:t>
      </w:r>
      <w:proofErr w:type="spellEnd"/>
      <w:r>
        <w:rPr>
          <w:rFonts w:ascii="Segoe UI" w:hAnsi="Segoe UI" w:cs="Segoe UI"/>
          <w:sz w:val="18"/>
          <w:szCs w:val="18"/>
          <w:lang w:val="de-DE" w:eastAsia="en-US"/>
        </w:rPr>
        <w:t xml:space="preserve"> a </w:t>
      </w:r>
      <w:proofErr w:type="spellStart"/>
      <w:r>
        <w:rPr>
          <w:rFonts w:ascii="Segoe UI" w:hAnsi="Segoe UI" w:cs="Segoe UI"/>
          <w:sz w:val="18"/>
          <w:szCs w:val="18"/>
          <w:lang w:val="de-DE" w:eastAsia="en-US"/>
        </w:rPr>
        <w:t>conversational</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dataset</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where</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questions</w:t>
      </w:r>
      <w:proofErr w:type="spellEnd"/>
      <w:r>
        <w:rPr>
          <w:rFonts w:ascii="Segoe UI" w:hAnsi="Segoe UI" w:cs="Segoe UI"/>
          <w:sz w:val="18"/>
          <w:szCs w:val="18"/>
          <w:lang w:val="de-DE" w:eastAsia="en-US"/>
        </w:rPr>
        <w:t xml:space="preserve"> and </w:t>
      </w:r>
      <w:proofErr w:type="spellStart"/>
      <w:r>
        <w:rPr>
          <w:rFonts w:ascii="Segoe UI" w:hAnsi="Segoe UI" w:cs="Segoe UI"/>
          <w:sz w:val="18"/>
          <w:szCs w:val="18"/>
          <w:lang w:val="de-DE" w:eastAsia="en-US"/>
        </w:rPr>
        <w:t>asnwer</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history</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need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to</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be</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modelled</w:t>
      </w:r>
      <w:proofErr w:type="spellEnd"/>
    </w:p>
    <w:p w14:paraId="5DEC4288" w14:textId="56B195EC" w:rsidR="00704F10" w:rsidRDefault="00704F10" w:rsidP="00704F10">
      <w:pPr>
        <w:pStyle w:val="berschrift3"/>
      </w:pPr>
      <w:proofErr w:type="spellStart"/>
      <w:r>
        <w:t>FoodBase</w:t>
      </w:r>
      <w:proofErr w:type="spellEnd"/>
    </w:p>
    <w:p w14:paraId="427905D2" w14:textId="0832614A" w:rsidR="008777C0" w:rsidRPr="008777C0" w:rsidRDefault="008777C0" w:rsidP="008777C0">
      <w:pPr>
        <w:pStyle w:val="berschrift2"/>
      </w:pPr>
      <w:r>
        <w:t>Summary and Key Differentiators</w:t>
      </w: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4E411A7D"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3E344C9B"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915248">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09CF5C6F"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0VDE0OjMwOjI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915248">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FQxNDozMDoy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915248">
            <w:rPr>
              <w:noProof/>
            </w:rPr>
            <w:t>(2021)</w:t>
          </w:r>
          <w:r>
            <w:rPr>
              <w:noProof/>
            </w:rPr>
            <w:fldChar w:fldCharType="end"/>
          </w:r>
        </w:sdtContent>
      </w:sdt>
      <w:r>
        <w:t xml:space="preserve"> utilized to create their </w:t>
      </w:r>
      <w:proofErr w:type="spellStart"/>
      <w:r>
        <w:t>FoodBERT</w:t>
      </w:r>
      <w:proofErr w:type="spellEnd"/>
      <w:r>
        <w: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4E2E2972"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03E0C1BC"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FQxNDozMDoyO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91524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915248">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RUMTQ6MzA6Mjg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91524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w:t>
      </w:r>
      <w:proofErr w:type="spellStart"/>
      <w:r w:rsidR="00697698">
        <w:t>CookBERT</w:t>
      </w:r>
      <w:proofErr w:type="spellEnd"/>
      <w:r w:rsidR="00697698">
        <w:t xml:space="preserve">, </w:t>
      </w:r>
      <w:proofErr w:type="spellStart"/>
      <w:r w:rsidR="00697698">
        <w:t>FoodBERT</w:t>
      </w:r>
      <w:proofErr w:type="spellEnd"/>
      <w:r w:rsidR="00697698">
        <w:t xml:space="preserve">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915248">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915248">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090A1754"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0VDE0OjMwOjI4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915248">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w:t>
      </w:r>
      <w:proofErr w:type="spellStart"/>
      <w:r>
        <w:rPr>
          <w:lang w:eastAsia="en-US"/>
        </w:rPr>
        <w:t>CookBERT</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15" w:name="_Toc96413075"/>
      <w:r>
        <w:t>Finetuning</w:t>
      </w:r>
      <w:bookmarkEnd w:id="15"/>
    </w:p>
    <w:p w14:paraId="2F4EA62E" w14:textId="39726926" w:rsidR="00593CE0" w:rsidRDefault="007A7EBF" w:rsidP="00593CE0">
      <w:pPr>
        <w:pStyle w:val="berschrift3"/>
      </w:pPr>
      <w:bookmarkStart w:id="16" w:name="_Toc96413076"/>
      <w:r>
        <w:t>Intent Classification</w:t>
      </w:r>
      <w:bookmarkEnd w:id="16"/>
    </w:p>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lastRenderedPageBreak/>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19"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t>
      </w:r>
      <w:proofErr w:type="spellStart"/>
      <w:r>
        <w:t>wenn</w:t>
      </w:r>
      <w:proofErr w:type="spellEnd"/>
      <w:r>
        <w:t xml:space="preserve"> </w:t>
      </w:r>
      <w:proofErr w:type="spellStart"/>
      <w:r>
        <w:t>diese</w:t>
      </w:r>
      <w:proofErr w:type="spellEnd"/>
      <w:r>
        <w:t xml:space="preserve"> Arbeit </w:t>
      </w:r>
      <w:proofErr w:type="spellStart"/>
      <w:r>
        <w:t>vielversprechende</w:t>
      </w:r>
      <w:proofErr w:type="spellEnd"/>
      <w:r>
        <w:t xml:space="preserve"> </w:t>
      </w:r>
      <w:proofErr w:type="spellStart"/>
      <w:r>
        <w:t>Resultate</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robusten</w:t>
      </w:r>
      <w:proofErr w:type="spellEnd"/>
      <w:r>
        <w:t xml:space="preserve">/ sophisticated BERT Models </w:t>
      </w:r>
      <w:proofErr w:type="spellStart"/>
      <w:r>
        <w:t>für</w:t>
      </w:r>
      <w:proofErr w:type="spellEnd"/>
      <w:r>
        <w:t xml:space="preserve"> die </w:t>
      </w:r>
      <w:proofErr w:type="spellStart"/>
      <w:r>
        <w:t>Kochdomäne</w:t>
      </w:r>
      <w:proofErr w:type="spellEnd"/>
      <w:r>
        <w:t xml:space="preserve"> </w:t>
      </w:r>
      <w:proofErr w:type="spellStart"/>
      <w:r>
        <w:t>liefert</w:t>
      </w:r>
      <w:proofErr w:type="spellEnd"/>
      <w:r>
        <w:t xml:space="preserve">, </w:t>
      </w:r>
      <w:proofErr w:type="spellStart"/>
      <w:r>
        <w:t>gibt</w:t>
      </w:r>
      <w:proofErr w:type="spellEnd"/>
      <w:r>
        <w:t xml:space="preserve"> es </w:t>
      </w:r>
      <w:proofErr w:type="spellStart"/>
      <w:r>
        <w:t>einige</w:t>
      </w:r>
      <w:proofErr w:type="spellEnd"/>
      <w:r>
        <w:t xml:space="preserve"> </w:t>
      </w:r>
      <w:proofErr w:type="spellStart"/>
      <w:r>
        <w:t>Limitierungen</w:t>
      </w:r>
      <w:proofErr w:type="spellEnd"/>
      <w:r>
        <w:t xml:space="preserve">, die </w:t>
      </w:r>
      <w:proofErr w:type="spellStart"/>
      <w:r w:rsidR="005E2881">
        <w:t>die</w:t>
      </w:r>
      <w:proofErr w:type="spellEnd"/>
      <w:r w:rsidR="005E2881">
        <w:t xml:space="preserve"> </w:t>
      </w:r>
      <w:proofErr w:type="spellStart"/>
      <w:r w:rsidR="005E2881">
        <w:t>zu</w:t>
      </w:r>
      <w:proofErr w:type="spellEnd"/>
      <w:r w:rsidR="005E2881">
        <w:t xml:space="preserve"> </w:t>
      </w:r>
      <w:proofErr w:type="spellStart"/>
      <w:r w:rsidR="005E2881">
        <w:t>beachten</w:t>
      </w:r>
      <w:proofErr w:type="spellEnd"/>
      <w:r w:rsidR="005E2881">
        <w:t xml:space="preserve"> </w:t>
      </w:r>
      <w:proofErr w:type="spellStart"/>
      <w:r w:rsidR="005E2881">
        <w:t>sind</w:t>
      </w:r>
      <w:proofErr w:type="spellEnd"/>
      <w:r w:rsidR="005E2881">
        <w:t xml:space="preserve">. </w:t>
      </w:r>
    </w:p>
    <w:p w14:paraId="5E187B5B" w14:textId="1B30484A" w:rsidR="00A32DAC" w:rsidRDefault="00FE327B" w:rsidP="005B0759">
      <w:pPr>
        <w:pStyle w:val="Listenabsatz"/>
        <w:numPr>
          <w:ilvl w:val="1"/>
          <w:numId w:val="15"/>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5B0759">
      <w:pPr>
        <w:pStyle w:val="Listenabsatz"/>
        <w:numPr>
          <w:ilvl w:val="1"/>
          <w:numId w:val="15"/>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5B0759">
      <w:pPr>
        <w:pStyle w:val="Listenabsatz"/>
        <w:numPr>
          <w:ilvl w:val="1"/>
          <w:numId w:val="19"/>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5B0759">
      <w:pPr>
        <w:pStyle w:val="Listenabsatz"/>
        <w:numPr>
          <w:ilvl w:val="1"/>
          <w:numId w:val="19"/>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5B0759">
      <w:pPr>
        <w:pStyle w:val="Listenabsatz"/>
        <w:numPr>
          <w:ilvl w:val="1"/>
          <w:numId w:val="15"/>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5B0759">
      <w:pPr>
        <w:pStyle w:val="Listenabsatz"/>
        <w:numPr>
          <w:ilvl w:val="1"/>
          <w:numId w:val="15"/>
        </w:numPr>
      </w:pPr>
      <w:r>
        <w:t xml:space="preserve">Cooking recipes </w:t>
      </w:r>
      <w:proofErr w:type="spellStart"/>
      <w:r>
        <w:t>eigenschaften</w:t>
      </w:r>
      <w:proofErr w:type="spellEnd"/>
      <w:r>
        <w:t xml:space="preserve"> </w:t>
      </w:r>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lastRenderedPageBreak/>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B05AFE" w:rsidP="0071080B">
      <w:pPr>
        <w:pStyle w:val="Listenabsatz"/>
        <w:numPr>
          <w:ilvl w:val="0"/>
          <w:numId w:val="19"/>
        </w:numPr>
      </w:pPr>
      <w:hyperlink r:id="rId20"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71080B">
      <w:pPr>
        <w:pStyle w:val="Listenabsatz"/>
        <w:numPr>
          <w:ilvl w:val="0"/>
          <w:numId w:val="19"/>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71080B">
      <w:pPr>
        <w:pStyle w:val="Listenabsatz"/>
        <w:numPr>
          <w:ilvl w:val="0"/>
          <w:numId w:val="19"/>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71080B">
      <w:pPr>
        <w:pStyle w:val="Listenabsatz"/>
        <w:numPr>
          <w:ilvl w:val="0"/>
          <w:numId w:val="19"/>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71080B">
      <w:pPr>
        <w:pStyle w:val="Listenabsatz"/>
        <w:numPr>
          <w:ilvl w:val="0"/>
          <w:numId w:val="19"/>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32F9984A" w14:textId="77777777" w:rsidR="007D0BE8" w:rsidRDefault="00344C79" w:rsidP="007D0BE8">
          <w:pPr>
            <w:pStyle w:val="CitaviBibliographyEntry"/>
          </w:pPr>
          <w:r>
            <w:fldChar w:fldCharType="begin"/>
          </w:r>
          <w:r>
            <w:instrText>ADDIN CitaviBibliography</w:instrText>
          </w:r>
          <w:r>
            <w:fldChar w:fldCharType="separate"/>
          </w:r>
          <w:bookmarkStart w:id="27" w:name="_CTVL0018efb0ce5b57440caa8048d8adf537e10"/>
          <w:proofErr w:type="spellStart"/>
          <w:r w:rsidR="007D0BE8">
            <w:t>Alammar</w:t>
          </w:r>
          <w:proofErr w:type="spellEnd"/>
          <w:r w:rsidR="007D0BE8">
            <w:t>, J. (2018a).</w:t>
          </w:r>
          <w:bookmarkEnd w:id="27"/>
          <w:r w:rsidR="007D0BE8">
            <w:t xml:space="preserve"> </w:t>
          </w:r>
          <w:r w:rsidR="007D0BE8" w:rsidRPr="007D0BE8">
            <w:rPr>
              <w:i/>
            </w:rPr>
            <w:t>The Illustrated Transformer [Blog post]</w:t>
          </w:r>
          <w:r w:rsidR="007D0BE8" w:rsidRPr="007D0BE8">
            <w:t>. https://jalammar.github.io/illustrated-transformer/</w:t>
          </w:r>
        </w:p>
        <w:p w14:paraId="4323AAFA" w14:textId="77777777" w:rsidR="007D0BE8" w:rsidRDefault="007D0BE8" w:rsidP="007D0BE8">
          <w:pPr>
            <w:pStyle w:val="CitaviBibliographyEntry"/>
          </w:pPr>
          <w:bookmarkStart w:id="28" w:name="_CTVL001a09092c28ee8404fb86d7f61744d9b95"/>
          <w:proofErr w:type="spellStart"/>
          <w:r>
            <w:t>Alammar</w:t>
          </w:r>
          <w:proofErr w:type="spellEnd"/>
          <w:r>
            <w:t>, J. (2018b).</w:t>
          </w:r>
          <w:bookmarkEnd w:id="28"/>
          <w:r>
            <w:t xml:space="preserve"> </w:t>
          </w:r>
          <w:r w:rsidRPr="007D0BE8">
            <w:rPr>
              <w:i/>
            </w:rPr>
            <w:t>Visualizing A Neural Machine Translation Model (Mechanics of Seq2seq Models With Attention) [Blog post]</w:t>
          </w:r>
          <w:r w:rsidRPr="007D0BE8">
            <w:t>. https://jalammar.github.io/visualizing-neural-machine-translation-mechanics-of-seq2seq-models-with-attention/</w:t>
          </w:r>
        </w:p>
        <w:p w14:paraId="68A0040E" w14:textId="77777777" w:rsidR="007D0BE8" w:rsidRDefault="007D0BE8" w:rsidP="007D0BE8">
          <w:pPr>
            <w:pStyle w:val="CitaviBibliographyEntry"/>
          </w:pPr>
          <w:bookmarkStart w:id="29"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29"/>
          <w:r>
            <w:t xml:space="preserve"> </w:t>
          </w:r>
          <w:r w:rsidRPr="007D0BE8">
            <w:rPr>
              <w:i/>
            </w:rPr>
            <w:t>CASCON</w:t>
          </w:r>
          <w:r w:rsidRPr="007D0BE8">
            <w:t>, 247–253.</w:t>
          </w:r>
        </w:p>
        <w:p w14:paraId="7B33E79D" w14:textId="77777777" w:rsidR="007D0BE8" w:rsidRDefault="007D0BE8" w:rsidP="007D0BE8">
          <w:pPr>
            <w:pStyle w:val="CitaviBibliographyEntry"/>
          </w:pPr>
          <w:bookmarkStart w:id="30" w:name="_CTVL001d93cbfdb4ba44e2f85e03eb2675a6fa4"/>
          <w:proofErr w:type="spellStart"/>
          <w:r>
            <w:t>Bahdanau</w:t>
          </w:r>
          <w:proofErr w:type="spellEnd"/>
          <w:r>
            <w:t xml:space="preserve">, D., Cho, K., &amp; </w:t>
          </w:r>
          <w:proofErr w:type="spellStart"/>
          <w:r>
            <w:t>Bengio</w:t>
          </w:r>
          <w:proofErr w:type="spellEnd"/>
          <w:r>
            <w:t>, Y. (2014, September 1).</w:t>
          </w:r>
          <w:bookmarkEnd w:id="30"/>
          <w:r>
            <w:t xml:space="preserve"> </w:t>
          </w:r>
          <w:r w:rsidRPr="007D0BE8">
            <w:rPr>
              <w:i/>
            </w:rPr>
            <w:t>Neural Machine Translation by Jointly Learning to Align and Translate</w:t>
          </w:r>
          <w:r w:rsidRPr="007D0BE8">
            <w:t xml:space="preserve">. http://arxiv.org/pdf/1409.0473v7 </w:t>
          </w:r>
        </w:p>
        <w:p w14:paraId="54D94CE0" w14:textId="77777777" w:rsidR="007D0BE8" w:rsidRDefault="007D0BE8" w:rsidP="007D0BE8">
          <w:pPr>
            <w:pStyle w:val="CitaviBibliographyEntry"/>
          </w:pPr>
          <w:bookmarkStart w:id="31"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31"/>
          <w:r>
            <w:t xml:space="preserve"> </w:t>
          </w:r>
          <w:r w:rsidRPr="007D0BE8">
            <w:rPr>
              <w:i/>
            </w:rPr>
            <w:t>2016 IEEE International Conference on Acoustics, Speech and Signal Processing (ICASSP)</w:t>
          </w:r>
          <w:r w:rsidRPr="007D0BE8">
            <w:t>, 4945–4949. https://doi.org/10.1109/ICASSP.2016.7472618</w:t>
          </w:r>
        </w:p>
        <w:p w14:paraId="45159DB3" w14:textId="77777777" w:rsidR="007D0BE8" w:rsidRDefault="007D0BE8" w:rsidP="007D0BE8">
          <w:pPr>
            <w:pStyle w:val="CitaviBibliographyEntry"/>
          </w:pPr>
          <w:bookmarkStart w:id="32"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2"/>
          <w:r>
            <w:t xml:space="preserve"> </w:t>
          </w:r>
          <w:r w:rsidRPr="007D0BE8">
            <w:rPr>
              <w:i/>
            </w:rPr>
            <w:t>CHI'05 Extended Abstracts on Human Factors in Computing Systems</w:t>
          </w:r>
          <w:r w:rsidRPr="007D0BE8">
            <w:t>, 1212–1215. https://doi.org/10.1145/1056808.1056879</w:t>
          </w:r>
        </w:p>
        <w:p w14:paraId="43E77C7B" w14:textId="77777777" w:rsidR="007D0BE8" w:rsidRDefault="007D0BE8" w:rsidP="007D0BE8">
          <w:pPr>
            <w:pStyle w:val="CitaviBibliographyEntry"/>
          </w:pPr>
          <w:bookmarkStart w:id="3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33"/>
          <w:r>
            <w:t xml:space="preserve"> </w:t>
          </w:r>
          <w:r w:rsidRPr="007D0BE8">
            <w:rPr>
              <w:i/>
            </w:rPr>
            <w:t>Proceedings of the 13th International Conference on Natural Language Generation</w:t>
          </w:r>
          <w:r w:rsidRPr="007D0BE8">
            <w:t>, 22–28. https://aclanthology.org/2020.inlg-1.4</w:t>
          </w:r>
        </w:p>
        <w:p w14:paraId="419539DA" w14:textId="77777777" w:rsidR="007D0BE8" w:rsidRDefault="007D0BE8" w:rsidP="007D0BE8">
          <w:pPr>
            <w:pStyle w:val="CitaviBibliographyEntry"/>
          </w:pPr>
          <w:bookmarkStart w:id="3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4"/>
          <w:r>
            <w:t xml:space="preserve"> </w:t>
          </w:r>
          <w:r w:rsidRPr="007D0BE8">
            <w:rPr>
              <w:i/>
            </w:rPr>
            <w:t xml:space="preserve">Lecture Notes in Computer Science. Internet Science </w:t>
          </w:r>
          <w:r w:rsidRPr="007D0BE8">
            <w:t>(Vol. 10673, pp. 377–392). Springer International Publishing. https://doi.org/10.1007/978-3-319-70284-1_30</w:t>
          </w:r>
        </w:p>
        <w:p w14:paraId="3944D828" w14:textId="77777777" w:rsidR="007D0BE8" w:rsidRDefault="007D0BE8" w:rsidP="007D0BE8">
          <w:pPr>
            <w:pStyle w:val="CitaviBibliographyEntry"/>
          </w:pPr>
          <w:bookmarkStart w:id="35" w:name="_CTVL001aa03605fe15f4489843010563d4dcc09"/>
          <w:r>
            <w:t>Chao, G.-L., &amp; Lane, I. (2019, July 6).</w:t>
          </w:r>
          <w:bookmarkEnd w:id="35"/>
          <w:r>
            <w:t xml:space="preserve"> </w:t>
          </w:r>
          <w:r w:rsidRPr="007D0BE8">
            <w:rPr>
              <w:i/>
            </w:rPr>
            <w:t>BERT-DST: Scalable End-to-End Dialogue State Tracking with Bidirectional Encoder Representations from Transformer</w:t>
          </w:r>
          <w:r w:rsidRPr="007D0BE8">
            <w:t xml:space="preserve">. http://arxiv.org/pdf/1907.03040v1 </w:t>
          </w:r>
        </w:p>
        <w:p w14:paraId="52ADF3BC" w14:textId="77777777" w:rsidR="007D0BE8" w:rsidRDefault="007D0BE8" w:rsidP="007D0BE8">
          <w:pPr>
            <w:pStyle w:val="CitaviBibliographyEntry"/>
          </w:pPr>
          <w:bookmarkStart w:id="36" w:name="_CTVL00124238d48d76e4224b0de4167f1507633"/>
          <w:r>
            <w:lastRenderedPageBreak/>
            <w:t xml:space="preserve">Chen, Q., </w:t>
          </w:r>
          <w:proofErr w:type="spellStart"/>
          <w:r>
            <w:t>Zhuo</w:t>
          </w:r>
          <w:proofErr w:type="spellEnd"/>
          <w:r>
            <w:t>, Z., &amp; Wang, W. (2019).</w:t>
          </w:r>
          <w:bookmarkEnd w:id="36"/>
          <w:r>
            <w:t xml:space="preserve"> </w:t>
          </w:r>
          <w:r w:rsidRPr="007D0BE8">
            <w:rPr>
              <w:i/>
            </w:rPr>
            <w:t>BERT for Joint Intent Classification and Slot Filling</w:t>
          </w:r>
          <w:r w:rsidRPr="007D0BE8">
            <w:t xml:space="preserve">. http://arxiv.org/pdf/1902.10909v1 </w:t>
          </w:r>
        </w:p>
        <w:p w14:paraId="482F8699" w14:textId="77777777" w:rsidR="007D0BE8" w:rsidRDefault="007D0BE8" w:rsidP="007D0BE8">
          <w:pPr>
            <w:pStyle w:val="CitaviBibliographyEntry"/>
          </w:pPr>
          <w:bookmarkStart w:id="37" w:name="_CTVL0019621e44e8eee4b0db1fe31c22f45ff69"/>
          <w:r>
            <w:t xml:space="preserve">Cheng, J., Dong, L., &amp; </w:t>
          </w:r>
          <w:proofErr w:type="spellStart"/>
          <w:r>
            <w:t>Lapata</w:t>
          </w:r>
          <w:proofErr w:type="spellEnd"/>
          <w:r>
            <w:t>, M. (2016, January 25).</w:t>
          </w:r>
          <w:bookmarkEnd w:id="37"/>
          <w:r>
            <w:t xml:space="preserve"> </w:t>
          </w:r>
          <w:r w:rsidRPr="007D0BE8">
            <w:rPr>
              <w:i/>
            </w:rPr>
            <w:t>Long Short-Term Memory-Networks for Machine Reading</w:t>
          </w:r>
          <w:r w:rsidRPr="007D0BE8">
            <w:t xml:space="preserve">. http://arxiv.org/pdf/1601.06733v7 </w:t>
          </w:r>
        </w:p>
        <w:p w14:paraId="31FB3CBC" w14:textId="77777777" w:rsidR="007D0BE8" w:rsidRDefault="007D0BE8" w:rsidP="007D0BE8">
          <w:pPr>
            <w:pStyle w:val="CitaviBibliographyEntry"/>
          </w:pPr>
          <w:bookmarkStart w:id="38" w:name="_CTVL001cedddf72fafb45579e3322ebd509b849"/>
          <w:r>
            <w:t>Chu, J. (2021, September 24–26). Recipe Bot: The Application of Conversational AI in Home Cooking Assistant. In</w:t>
          </w:r>
          <w:bookmarkEnd w:id="38"/>
          <w:r>
            <w:t xml:space="preserve"> </w:t>
          </w:r>
          <w:r w:rsidRPr="007D0BE8">
            <w:rPr>
              <w:i/>
            </w:rPr>
            <w:t xml:space="preserve">2021 2nd International Conference on Big Data &amp; Artificial Intelligence &amp; Software Engineering (ICBASE) </w:t>
          </w:r>
          <w:r w:rsidRPr="007D0BE8">
            <w:t>(pp. 696–700). IEEE. https://doi.org/10.1109/ICBASE53849.2021.00136</w:t>
          </w:r>
        </w:p>
        <w:p w14:paraId="0E711A2B" w14:textId="77777777" w:rsidR="007D0BE8" w:rsidRDefault="007D0BE8" w:rsidP="007D0BE8">
          <w:pPr>
            <w:pStyle w:val="CitaviBibliographyEntry"/>
          </w:pPr>
          <w:bookmarkStart w:id="39" w:name="_CTVL001a7672c44651d4fbfa5f6bde395fbf481"/>
          <w:r>
            <w:t xml:space="preserve">Cui, L., Huang, S., Wei, F., Tan, C., Duan, C., &amp; Zhou, M. (2017). </w:t>
          </w:r>
          <w:proofErr w:type="spellStart"/>
          <w:r>
            <w:t>Superagent</w:t>
          </w:r>
          <w:proofErr w:type="spellEnd"/>
          <w:r>
            <w:t>: A customer service chatbot for e-commerce websites.</w:t>
          </w:r>
          <w:bookmarkEnd w:id="39"/>
          <w:r>
            <w:t xml:space="preserve"> </w:t>
          </w:r>
          <w:r w:rsidRPr="007D0BE8">
            <w:rPr>
              <w:i/>
            </w:rPr>
            <w:t>Proceedings of ACL 2017, System Demonstrations</w:t>
          </w:r>
          <w:r w:rsidRPr="007D0BE8">
            <w:t>, 97–102.</w:t>
          </w:r>
        </w:p>
        <w:p w14:paraId="23832B05" w14:textId="77777777" w:rsidR="007D0BE8" w:rsidRDefault="007D0BE8" w:rsidP="007D0BE8">
          <w:pPr>
            <w:pStyle w:val="CitaviBibliographyEntry"/>
          </w:pPr>
          <w:bookmarkStart w:id="40" w:name="_CTVL0016394f85d4176402baf1d5e19a5b5dd66"/>
          <w:r>
            <w:t>Dai, A. M., &amp; Le, Q. V. (2015). Semi-supervised Sequence Learning.</w:t>
          </w:r>
          <w:bookmarkEnd w:id="40"/>
          <w:r>
            <w:t xml:space="preserve"> </w:t>
          </w:r>
          <w:r w:rsidRPr="007D0BE8">
            <w:rPr>
              <w:i/>
            </w:rPr>
            <w:t>Advances in Neural Information Processing Systems</w:t>
          </w:r>
          <w:r w:rsidRPr="007D0BE8">
            <w:t xml:space="preserve">, </w:t>
          </w:r>
          <w:r w:rsidRPr="007D0BE8">
            <w:rPr>
              <w:i/>
            </w:rPr>
            <w:t>28</w:t>
          </w:r>
          <w:r w:rsidRPr="007D0BE8">
            <w:t>, 3079–3087. http://arxiv.org/pdf/1511.01432v1</w:t>
          </w:r>
        </w:p>
        <w:p w14:paraId="5629CA55" w14:textId="77777777" w:rsidR="007D0BE8" w:rsidRDefault="007D0BE8" w:rsidP="007D0BE8">
          <w:pPr>
            <w:pStyle w:val="CitaviBibliographyEntry"/>
          </w:pPr>
          <w:bookmarkStart w:id="41" w:name="_CTVL0017bff4cbd6d89444fa848edf2ca192f25"/>
          <w:r>
            <w:t>Devlin, J., Chang, M.-W., Lee, K., &amp; Toutanova, K. (2018, October 11).</w:t>
          </w:r>
          <w:bookmarkEnd w:id="41"/>
          <w:r>
            <w:t xml:space="preserve"> </w:t>
          </w:r>
          <w:r w:rsidRPr="007D0BE8">
            <w:rPr>
              <w:i/>
            </w:rPr>
            <w:t>BERT: Pre-training of Deep Bidirectional Transformers for Language Understanding</w:t>
          </w:r>
          <w:r w:rsidRPr="007D0BE8">
            <w:t xml:space="preserve">. http://arxiv.org/pdf/1810.04805v2 </w:t>
          </w:r>
        </w:p>
        <w:p w14:paraId="53C6EB06" w14:textId="77777777" w:rsidR="007D0BE8" w:rsidRDefault="007D0BE8" w:rsidP="007D0BE8">
          <w:pPr>
            <w:pStyle w:val="CitaviBibliographyEntry"/>
          </w:pPr>
          <w:bookmarkStart w:id="42" w:name="_CTVL001587a21873a004799bed95d5e89c4c26a"/>
          <w:proofErr w:type="spellStart"/>
          <w:r>
            <w:t>Elsweiler</w:t>
          </w:r>
          <w:proofErr w:type="spellEnd"/>
          <w:r>
            <w:t>, D., Harvey, M., Ludwig, B., &amp; Said, A. (2015). Bringing the "healthy" into Food Recommenders.</w:t>
          </w:r>
          <w:bookmarkEnd w:id="42"/>
          <w:r>
            <w:t xml:space="preserve"> </w:t>
          </w:r>
          <w:r w:rsidRPr="007D0BE8">
            <w:rPr>
              <w:i/>
            </w:rPr>
            <w:t>DMRS</w:t>
          </w:r>
          <w:r w:rsidRPr="007D0BE8">
            <w:t>, 33–36.</w:t>
          </w:r>
        </w:p>
        <w:p w14:paraId="747A4BD0" w14:textId="77777777" w:rsidR="007D0BE8" w:rsidRDefault="007D0BE8" w:rsidP="007D0BE8">
          <w:pPr>
            <w:pStyle w:val="CitaviBibliographyEntry"/>
          </w:pPr>
          <w:bookmarkStart w:id="43"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43"/>
          <w:r>
            <w:t xml:space="preserve"> </w:t>
          </w:r>
          <w:r w:rsidRPr="007D0BE8">
            <w:rPr>
              <w:i/>
            </w:rPr>
            <w:t xml:space="preserve">Proceedings of the 40th International </w:t>
          </w:r>
          <w:proofErr w:type="spellStart"/>
          <w:r w:rsidRPr="007D0BE8">
            <w:rPr>
              <w:i/>
            </w:rPr>
            <w:t>Acm</w:t>
          </w:r>
          <w:proofErr w:type="spellEnd"/>
          <w:r w:rsidRPr="007D0BE8">
            <w:rPr>
              <w:i/>
            </w:rPr>
            <w:t xml:space="preserve"> </w:t>
          </w:r>
          <w:proofErr w:type="spellStart"/>
          <w:r w:rsidRPr="007D0BE8">
            <w:rPr>
              <w:i/>
            </w:rPr>
            <w:t>Sigir</w:t>
          </w:r>
          <w:proofErr w:type="spellEnd"/>
          <w:r w:rsidRPr="007D0BE8">
            <w:rPr>
              <w:i/>
            </w:rPr>
            <w:t xml:space="preserve"> Conference on Research and Development in Information Retrieval</w:t>
          </w:r>
          <w:r w:rsidRPr="007D0BE8">
            <w:t>, 575–584. https://doi.org/10.1145/3077136.3080826</w:t>
          </w:r>
        </w:p>
        <w:p w14:paraId="18DCB135" w14:textId="77777777" w:rsidR="007D0BE8" w:rsidRDefault="007D0BE8" w:rsidP="007D0BE8">
          <w:pPr>
            <w:pStyle w:val="CitaviBibliographyEntry"/>
          </w:pPr>
          <w:bookmarkStart w:id="44"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4"/>
          <w:r>
            <w:t xml:space="preserve"> </w:t>
          </w:r>
          <w:r w:rsidRPr="007D0BE8">
            <w:rPr>
              <w:i/>
            </w:rPr>
            <w:t>Proceedings of the 15th International Conference on Intelligent User Interfaces</w:t>
          </w:r>
          <w:r w:rsidRPr="007D0BE8">
            <w:t>, 321–324. https://doi.org/10.1145/1719970.1720021</w:t>
          </w:r>
        </w:p>
        <w:p w14:paraId="205BC9F0" w14:textId="77777777" w:rsidR="007D0BE8" w:rsidRDefault="007D0BE8" w:rsidP="007D0BE8">
          <w:pPr>
            <w:pStyle w:val="CitaviBibliographyEntry"/>
          </w:pPr>
          <w:bookmarkStart w:id="45" w:name="_CTVL0016d6a8d7c1f824142897556188f974942"/>
          <w:proofErr w:type="spellStart"/>
          <w:r>
            <w:t>Frummet</w:t>
          </w:r>
          <w:proofErr w:type="spellEnd"/>
          <w:r>
            <w:t xml:space="preserve">, A., </w:t>
          </w:r>
          <w:proofErr w:type="spellStart"/>
          <w:r>
            <w:t>Elsweiler</w:t>
          </w:r>
          <w:proofErr w:type="spellEnd"/>
          <w:r>
            <w:t>, D., &amp; Ludwig, B. (2021, December 9).</w:t>
          </w:r>
          <w:bookmarkEnd w:id="45"/>
          <w:r>
            <w:t xml:space="preserve"> </w:t>
          </w:r>
          <w:r w:rsidRPr="007D0BE8">
            <w:rPr>
              <w:i/>
            </w:rPr>
            <w:t>"What can I cook with these ingredients?" -- Understanding cooking-related information needs in conversational search</w:t>
          </w:r>
          <w:r w:rsidRPr="007D0BE8">
            <w:t xml:space="preserve">. http://arxiv.org/pdf/2112.04788v2 </w:t>
          </w:r>
        </w:p>
        <w:p w14:paraId="4B03D97F" w14:textId="77777777" w:rsidR="007D0BE8" w:rsidRDefault="007D0BE8" w:rsidP="007D0BE8">
          <w:pPr>
            <w:pStyle w:val="CitaviBibliographyEntry"/>
          </w:pPr>
          <w:bookmarkStart w:id="46"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6"/>
          <w:r>
            <w:t xml:space="preserve"> </w:t>
          </w:r>
          <w:r w:rsidRPr="007D0BE8">
            <w:rPr>
              <w:i/>
            </w:rPr>
            <w:t>Cognitive Systems Research</w:t>
          </w:r>
          <w:r w:rsidRPr="007D0BE8">
            <w:t xml:space="preserve">, </w:t>
          </w:r>
          <w:r w:rsidRPr="007D0BE8">
            <w:rPr>
              <w:i/>
            </w:rPr>
            <w:t>1</w:t>
          </w:r>
          <w:r w:rsidRPr="007D0BE8">
            <w:t>(1), 35–51. https://doi.org/10.1016/S1389-0417(99)00005-4</w:t>
          </w:r>
        </w:p>
        <w:p w14:paraId="31385304" w14:textId="77777777" w:rsidR="007D0BE8" w:rsidRDefault="007D0BE8" w:rsidP="007D0BE8">
          <w:pPr>
            <w:pStyle w:val="CitaviBibliographyEntry"/>
          </w:pPr>
          <w:bookmarkStart w:id="47" w:name="_CTVL00185f38554dad84ddfae5fe16d021ecf48"/>
          <w:proofErr w:type="spellStart"/>
          <w:r>
            <w:lastRenderedPageBreak/>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7"/>
          <w:r>
            <w:t xml:space="preserve"> </w:t>
          </w:r>
          <w:r w:rsidRPr="007D0BE8">
            <w:rPr>
              <w:i/>
            </w:rPr>
            <w:t>Don't Stop Pretraining: Adapt Language Models to Domains and Tasks</w:t>
          </w:r>
          <w:r w:rsidRPr="007D0BE8">
            <w:t xml:space="preserve">. http://arxiv.org/pdf/2004.10964v3 </w:t>
          </w:r>
        </w:p>
        <w:p w14:paraId="11C69B64" w14:textId="77777777" w:rsidR="007D0BE8" w:rsidRDefault="007D0BE8" w:rsidP="007D0BE8">
          <w:pPr>
            <w:pStyle w:val="CitaviBibliographyEntry"/>
          </w:pPr>
          <w:bookmarkStart w:id="48"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48"/>
          <w:r>
            <w:t xml:space="preserve"> </w:t>
          </w:r>
          <w:r w:rsidRPr="007D0BE8">
            <w:rPr>
              <w:i/>
            </w:rPr>
            <w:t>Neural Computation</w:t>
          </w:r>
          <w:r w:rsidRPr="007D0BE8">
            <w:t xml:space="preserve">, </w:t>
          </w:r>
          <w:r w:rsidRPr="007D0BE8">
            <w:rPr>
              <w:i/>
            </w:rPr>
            <w:t>9</w:t>
          </w:r>
          <w:r w:rsidRPr="007D0BE8">
            <w:t>(8), 1735–1780.</w:t>
          </w:r>
        </w:p>
        <w:p w14:paraId="0A864755" w14:textId="77777777" w:rsidR="007D0BE8" w:rsidRDefault="007D0BE8" w:rsidP="007D0BE8">
          <w:pPr>
            <w:pStyle w:val="CitaviBibliographyEntry"/>
          </w:pPr>
          <w:bookmarkStart w:id="49" w:name="_CTVL0011fbaf3f229d44004bfd02dd833ba3edc"/>
          <w:r>
            <w:t>Howard, J., &amp; Ruder, S. (2018, January 18).</w:t>
          </w:r>
          <w:bookmarkEnd w:id="49"/>
          <w:r>
            <w:t xml:space="preserve"> </w:t>
          </w:r>
          <w:r w:rsidRPr="007D0BE8">
            <w:rPr>
              <w:i/>
            </w:rPr>
            <w:t>Universal Language Model Fine-tuning for Text Classification</w:t>
          </w:r>
          <w:r w:rsidRPr="007D0BE8">
            <w:t xml:space="preserve">. http://arxiv.org/pdf/1801.06146v5 </w:t>
          </w:r>
        </w:p>
        <w:p w14:paraId="0084D668" w14:textId="77777777" w:rsidR="007D0BE8" w:rsidRDefault="007D0BE8" w:rsidP="007D0BE8">
          <w:pPr>
            <w:pStyle w:val="CitaviBibliographyEntry"/>
          </w:pPr>
          <w:bookmarkStart w:id="50" w:name="_CTVL001027507413e9f4f8a94b14381aff27aae"/>
          <w:r>
            <w:t>Huffman, S. (2019).</w:t>
          </w:r>
          <w:bookmarkEnd w:id="50"/>
          <w:r>
            <w:t xml:space="preserve"> </w:t>
          </w:r>
          <w:r w:rsidRPr="007D0BE8">
            <w:rPr>
              <w:i/>
            </w:rPr>
            <w:t xml:space="preserve">Here’s how the Google Assistant became more helpful in 2018. </w:t>
          </w:r>
          <w:r w:rsidRPr="007D0BE8">
            <w:t>Google. https://www.blog.google/products/assistant/heres-how-google-assistant-became-more-helpful-2018/</w:t>
          </w:r>
        </w:p>
        <w:p w14:paraId="0136F1AC" w14:textId="77777777" w:rsidR="007D0BE8" w:rsidRDefault="007D0BE8" w:rsidP="007D0BE8">
          <w:pPr>
            <w:pStyle w:val="CitaviBibliographyEntry"/>
          </w:pPr>
          <w:bookmarkStart w:id="51" w:name="_CTVL0018acb885677a24c9e8aade94cfcbf073a"/>
          <w:r>
            <w:t>Kobayashi, S. (2018).</w:t>
          </w:r>
          <w:bookmarkEnd w:id="51"/>
          <w:r>
            <w:t xml:space="preserve"> </w:t>
          </w:r>
          <w:r w:rsidRPr="007D0BE8">
            <w:rPr>
              <w:i/>
            </w:rPr>
            <w:t xml:space="preserve">Homemade </w:t>
          </w:r>
          <w:proofErr w:type="spellStart"/>
          <w:r w:rsidRPr="007D0BE8">
            <w:rPr>
              <w:i/>
            </w:rPr>
            <w:t>BookCorpus</w:t>
          </w:r>
          <w:proofErr w:type="spellEnd"/>
          <w:r w:rsidRPr="007D0BE8">
            <w:t>. https://github.com/BIGBALLON/cifar-10-cnn</w:t>
          </w:r>
        </w:p>
        <w:p w14:paraId="676C5E17" w14:textId="77777777" w:rsidR="007D0BE8" w:rsidRDefault="007D0BE8" w:rsidP="007D0BE8">
          <w:pPr>
            <w:pStyle w:val="CitaviBibliographyEntry"/>
          </w:pPr>
          <w:bookmarkStart w:id="52"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52"/>
          <w:r>
            <w:t xml:space="preserve"> </w:t>
          </w:r>
          <w:r w:rsidRPr="007D0BE8">
            <w:rPr>
              <w:i/>
            </w:rPr>
            <w:t>Bioinformatics (Oxford, England)</w:t>
          </w:r>
          <w:r w:rsidRPr="007D0BE8">
            <w:t xml:space="preserve">, </w:t>
          </w:r>
          <w:r w:rsidRPr="007D0BE8">
            <w:rPr>
              <w:i/>
            </w:rPr>
            <w:t>36</w:t>
          </w:r>
          <w:r w:rsidRPr="007D0BE8">
            <w:t>(4), 1234–1240. https://doi.org/10.1093/bioinformatics/btz682</w:t>
          </w:r>
        </w:p>
        <w:p w14:paraId="6E6AA3EC" w14:textId="77777777" w:rsidR="007D0BE8" w:rsidRDefault="007D0BE8" w:rsidP="007D0BE8">
          <w:pPr>
            <w:pStyle w:val="CitaviBibliographyEntry"/>
          </w:pPr>
          <w:bookmarkStart w:id="53" w:name="_CTVL001f0bb561c7c4444e19981046d101fcec6"/>
          <w:r>
            <w:t xml:space="preserve">Lin, Z., Feng, M., Santos, C. N. d., Yu, M., Xiang, B., Zhou, B., &amp; </w:t>
          </w:r>
          <w:proofErr w:type="spellStart"/>
          <w:r>
            <w:t>Bengio</w:t>
          </w:r>
          <w:proofErr w:type="spellEnd"/>
          <w:r>
            <w:t>, Y. (2017, March 9).</w:t>
          </w:r>
          <w:bookmarkEnd w:id="53"/>
          <w:r>
            <w:t xml:space="preserve"> </w:t>
          </w:r>
          <w:r w:rsidRPr="007D0BE8">
            <w:rPr>
              <w:i/>
            </w:rPr>
            <w:t>A Structured Self-attentive Sentence Embedding</w:t>
          </w:r>
          <w:r w:rsidRPr="007D0BE8">
            <w:t xml:space="preserve">. http://arxiv.org/pdf/1703.03130v1 </w:t>
          </w:r>
        </w:p>
        <w:p w14:paraId="4C706C5E" w14:textId="77777777" w:rsidR="007D0BE8" w:rsidRDefault="007D0BE8" w:rsidP="007D0BE8">
          <w:pPr>
            <w:pStyle w:val="CitaviBibliographyEntry"/>
          </w:pPr>
          <w:bookmarkStart w:id="54" w:name="_CTVL00113d786617c9e4fbca767ab10ecd67202"/>
          <w:r>
            <w:t>Luong, M.-T., Pham, H., &amp; Manning, C. D. (2015, August 17).</w:t>
          </w:r>
          <w:bookmarkEnd w:id="54"/>
          <w:r>
            <w:t xml:space="preserve"> </w:t>
          </w:r>
          <w:r w:rsidRPr="007D0BE8">
            <w:rPr>
              <w:i/>
            </w:rPr>
            <w:t>Effective Approaches to Attention-based Neural Machine Translation</w:t>
          </w:r>
          <w:r w:rsidRPr="007D0BE8">
            <w:t xml:space="preserve">. http://arxiv.org/pdf/1508.04025v5 </w:t>
          </w:r>
        </w:p>
        <w:p w14:paraId="48F39D63" w14:textId="77777777" w:rsidR="007D0BE8" w:rsidRDefault="007D0BE8" w:rsidP="007D0BE8">
          <w:pPr>
            <w:pStyle w:val="CitaviBibliographyEntry"/>
          </w:pPr>
          <w:bookmarkStart w:id="55"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55"/>
          <w:r>
            <w:t xml:space="preserve"> </w:t>
          </w:r>
          <w:r w:rsidRPr="007D0BE8">
            <w:rPr>
              <w:i/>
            </w:rPr>
            <w:t>IEEE Transactions on Pattern Analysis and Machine Intelligence</w:t>
          </w:r>
          <w:r w:rsidRPr="007D0BE8">
            <w:t xml:space="preserve">, </w:t>
          </w:r>
          <w:r w:rsidRPr="007D0BE8">
            <w:rPr>
              <w:i/>
            </w:rPr>
            <w:t>43</w:t>
          </w:r>
          <w:r w:rsidRPr="007D0BE8">
            <w:t>(1), 187–203. https://doi.org/10.1109/TPAMI.2019.2927476</w:t>
          </w:r>
        </w:p>
        <w:p w14:paraId="23AAA2E9" w14:textId="77777777" w:rsidR="007D0BE8" w:rsidRDefault="007D0BE8" w:rsidP="007D0BE8">
          <w:pPr>
            <w:pStyle w:val="CitaviBibliographyEntry"/>
          </w:pPr>
          <w:bookmarkStart w:id="56" w:name="_CTVL00142ce2f6e57b44203a4ab18737e6d1ff6"/>
          <w:proofErr w:type="spellStart"/>
          <w:r>
            <w:t>McTear</w:t>
          </w:r>
          <w:proofErr w:type="spellEnd"/>
          <w:r>
            <w:t>, M. (2020). Conversational AI: Dialogue Systems, Conversational Agents, and Chatbots.</w:t>
          </w:r>
          <w:bookmarkEnd w:id="56"/>
          <w:r>
            <w:t xml:space="preserve"> </w:t>
          </w:r>
          <w:r w:rsidRPr="007D0BE8">
            <w:rPr>
              <w:i/>
            </w:rPr>
            <w:t>Synthesis Lectures on Human Language Technologies</w:t>
          </w:r>
          <w:r w:rsidRPr="007D0BE8">
            <w:t xml:space="preserve">, </w:t>
          </w:r>
          <w:r w:rsidRPr="007D0BE8">
            <w:rPr>
              <w:i/>
            </w:rPr>
            <w:t>13</w:t>
          </w:r>
          <w:r w:rsidRPr="007D0BE8">
            <w:t>(3), 1–251. https://doi.org/10.2200/S01060ED1V01Y202010HLT048</w:t>
          </w:r>
        </w:p>
        <w:p w14:paraId="47DBCE46" w14:textId="77777777" w:rsidR="007D0BE8" w:rsidRDefault="007D0BE8" w:rsidP="007D0BE8">
          <w:pPr>
            <w:pStyle w:val="CitaviBibliographyEntry"/>
          </w:pPr>
          <w:bookmarkStart w:id="57"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57"/>
          <w:r>
            <w:t xml:space="preserve"> </w:t>
          </w:r>
          <w:r w:rsidRPr="007D0BE8">
            <w:rPr>
              <w:i/>
            </w:rPr>
            <w:t>Pointer Sentinel Mixture Models</w:t>
          </w:r>
          <w:r w:rsidRPr="007D0BE8">
            <w:t xml:space="preserve">. http://arxiv.org/pdf/1609.07843v1 </w:t>
          </w:r>
        </w:p>
        <w:p w14:paraId="18EAE059" w14:textId="77777777" w:rsidR="007D0BE8" w:rsidRDefault="007D0BE8" w:rsidP="007D0BE8">
          <w:pPr>
            <w:pStyle w:val="CitaviBibliographyEntry"/>
          </w:pPr>
          <w:bookmarkStart w:id="58"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4F20C49A" w14:textId="77777777" w:rsidR="007D0BE8" w:rsidRDefault="007D0BE8" w:rsidP="007D0BE8">
          <w:pPr>
            <w:pStyle w:val="CitaviBibliographyEntry"/>
          </w:pPr>
          <w:bookmarkStart w:id="59" w:name="_CTVL001f9dde694b67141c48b1846218693253b"/>
          <w:bookmarkEnd w:id="58"/>
          <w:r>
            <w:lastRenderedPageBreak/>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59"/>
          <w:r>
            <w:t xml:space="preserve"> </w:t>
          </w:r>
          <w:r w:rsidRPr="007D0BE8">
            <w:rPr>
              <w:i/>
            </w:rPr>
            <w:t xml:space="preserve">Communications in Computer and Information Science. Knowledge and Systems Sciences </w:t>
          </w:r>
          <w:r w:rsidRPr="007D0BE8">
            <w:t>(Vol. 780, pp. 38–52). Springer Singapore. https://doi.org/10.1007/978-981-10-6989-5_4</w:t>
          </w:r>
        </w:p>
        <w:p w14:paraId="69016DCA" w14:textId="77777777" w:rsidR="007D0BE8" w:rsidRDefault="007D0BE8" w:rsidP="007D0BE8">
          <w:pPr>
            <w:pStyle w:val="CitaviBibliographyEntry"/>
          </w:pPr>
          <w:bookmarkStart w:id="60"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60"/>
          <w:r>
            <w:t xml:space="preserve"> </w:t>
          </w:r>
          <w:r w:rsidRPr="007D0BE8">
            <w:rPr>
              <w:i/>
            </w:rPr>
            <w:t>A Decomposable Attention Model for Natural Language Inference</w:t>
          </w:r>
          <w:r w:rsidRPr="007D0BE8">
            <w:t xml:space="preserve">. http://arxiv.org/pdf/1606.01933v2 </w:t>
          </w:r>
        </w:p>
        <w:p w14:paraId="341DADA6" w14:textId="77777777" w:rsidR="007D0BE8" w:rsidRDefault="007D0BE8" w:rsidP="007D0BE8">
          <w:pPr>
            <w:pStyle w:val="CitaviBibliographyEntry"/>
          </w:pPr>
          <w:bookmarkStart w:id="61"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61"/>
          <w:r>
            <w:t xml:space="preserve"> </w:t>
          </w:r>
          <w:r w:rsidRPr="007D0BE8">
            <w:rPr>
              <w:i/>
            </w:rPr>
            <w:t>A Deep Reinforced Model for Abstractive Summarization</w:t>
          </w:r>
          <w:r w:rsidRPr="007D0BE8">
            <w:t xml:space="preserve">. http://arxiv.org/pdf/1705.04304v3 </w:t>
          </w:r>
        </w:p>
        <w:p w14:paraId="438D5A21" w14:textId="77777777" w:rsidR="007D0BE8" w:rsidRDefault="007D0BE8" w:rsidP="007D0BE8">
          <w:pPr>
            <w:pStyle w:val="CitaviBibliographyEntry"/>
          </w:pPr>
          <w:bookmarkStart w:id="62"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62"/>
          <w:r>
            <w:t xml:space="preserve"> </w:t>
          </w:r>
          <w:r w:rsidRPr="007D0BE8">
            <w:rPr>
              <w:i/>
            </w:rPr>
            <w:t xml:space="preserve">Proceedings of the 14th International Joint Conference on Biomedical Engineering Systems and Technologies </w:t>
          </w:r>
          <w:r w:rsidRPr="007D0BE8">
            <w:t>(pp. 67–77). SCITEPRESS - Science and Technology Publications. https://doi.org/10.5220/0010202000670077</w:t>
          </w:r>
        </w:p>
        <w:p w14:paraId="3AF0DDE3" w14:textId="77777777" w:rsidR="007D0BE8" w:rsidRDefault="007D0BE8" w:rsidP="007D0BE8">
          <w:pPr>
            <w:pStyle w:val="CitaviBibliographyEntry"/>
          </w:pPr>
          <w:bookmarkStart w:id="63"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63"/>
          <w:r>
            <w:t xml:space="preserve"> </w:t>
          </w:r>
          <w:r w:rsidRPr="007D0BE8">
            <w:rPr>
              <w:i/>
            </w:rPr>
            <w:t>Deep contextualized word representations</w:t>
          </w:r>
          <w:r w:rsidRPr="007D0BE8">
            <w:t xml:space="preserve">. http://arxiv.org/pdf/1802.05365v2 </w:t>
          </w:r>
        </w:p>
        <w:p w14:paraId="471F34EF" w14:textId="77777777" w:rsidR="007D0BE8" w:rsidRDefault="007D0BE8" w:rsidP="007D0BE8">
          <w:pPr>
            <w:pStyle w:val="CitaviBibliographyEntry"/>
            <w:rPr>
              <w:i/>
            </w:rPr>
          </w:pPr>
          <w:bookmarkStart w:id="64"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64"/>
          <w:r>
            <w:t xml:space="preserve"> </w:t>
          </w:r>
          <w:r w:rsidRPr="007D0BE8">
            <w:rPr>
              <w:i/>
            </w:rPr>
            <w:t xml:space="preserve">Improving language understanding by generative pre-training. </w:t>
          </w:r>
        </w:p>
        <w:p w14:paraId="11BD198B" w14:textId="77777777" w:rsidR="007D0BE8" w:rsidRDefault="007D0BE8" w:rsidP="007D0BE8">
          <w:pPr>
            <w:pStyle w:val="CitaviBibliographyEntry"/>
          </w:pPr>
          <w:bookmarkStart w:id="65" w:name="_CTVL0014a39f66b793a4bbaa4d39c041e64b885"/>
          <w:r>
            <w:t>Rush, A. M. (2018, July). The Annotated Transformer.</w:t>
          </w:r>
          <w:bookmarkEnd w:id="65"/>
          <w:r>
            <w:t xml:space="preserve"> </w:t>
          </w:r>
          <w:r w:rsidRPr="007D0BE8">
            <w:rPr>
              <w:i/>
            </w:rPr>
            <w:t>Proceedings of Workshop for NLP Open Source Software (NLP-OSS)</w:t>
          </w:r>
          <w:r w:rsidRPr="007D0BE8">
            <w:t>, 52–60. https://doi.org/10.18653/v1/W18-2509</w:t>
          </w:r>
        </w:p>
        <w:p w14:paraId="679E5D10" w14:textId="77777777" w:rsidR="007D0BE8" w:rsidRDefault="007D0BE8" w:rsidP="007D0BE8">
          <w:pPr>
            <w:pStyle w:val="CitaviBibliographyEntry"/>
          </w:pPr>
          <w:bookmarkStart w:id="66"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66"/>
          <w:r>
            <w:t xml:space="preserve"> </w:t>
          </w:r>
          <w:proofErr w:type="spellStart"/>
          <w:r w:rsidRPr="007D0BE8">
            <w:rPr>
              <w:i/>
            </w:rPr>
            <w:t>Dvances</w:t>
          </w:r>
          <w:proofErr w:type="spellEnd"/>
          <w:r w:rsidRPr="007D0BE8">
            <w:rPr>
              <w:i/>
            </w:rPr>
            <w:t xml:space="preserve"> in Neural Information Processing Systems</w:t>
          </w:r>
          <w:r w:rsidRPr="007D0BE8">
            <w:t xml:space="preserve">, </w:t>
          </w:r>
          <w:r w:rsidRPr="007D0BE8">
            <w:rPr>
              <w:i/>
            </w:rPr>
            <w:t>27</w:t>
          </w:r>
          <w:r w:rsidRPr="007D0BE8">
            <w:t>.</w:t>
          </w:r>
        </w:p>
        <w:p w14:paraId="3BFDF265" w14:textId="77777777" w:rsidR="007D0BE8" w:rsidRDefault="007D0BE8" w:rsidP="007D0BE8">
          <w:pPr>
            <w:pStyle w:val="CitaviBibliographyEntry"/>
          </w:pPr>
          <w:bookmarkStart w:id="6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67"/>
          <w:r>
            <w:t xml:space="preserve"> </w:t>
          </w:r>
          <w:r w:rsidRPr="007D0BE8">
            <w:rPr>
              <w:i/>
            </w:rPr>
            <w:t>Proceedings of the 14th ACM International Conference on Web Search and Data Mining</w:t>
          </w:r>
          <w:r w:rsidRPr="007D0BE8">
            <w:t>, 355–363. https://doi.org/10.1145/3437963.3441748</w:t>
          </w:r>
        </w:p>
        <w:p w14:paraId="153536C2" w14:textId="77777777" w:rsidR="007D0BE8" w:rsidRDefault="007D0BE8" w:rsidP="007D0BE8">
          <w:pPr>
            <w:pStyle w:val="CitaviBibliographyEntry"/>
          </w:pPr>
          <w:bookmarkStart w:id="6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68"/>
          <w:r>
            <w:t xml:space="preserve"> </w:t>
          </w:r>
          <w:r w:rsidRPr="007D0BE8">
            <w:rPr>
              <w:i/>
            </w:rPr>
            <w:t>Attention Is All You Need</w:t>
          </w:r>
          <w:r w:rsidRPr="007D0BE8">
            <w:t xml:space="preserve">. http://arxiv.org/pdf/1706.03762v5 </w:t>
          </w:r>
        </w:p>
        <w:p w14:paraId="3844D098" w14:textId="77777777" w:rsidR="007D0BE8" w:rsidRDefault="007D0BE8" w:rsidP="007D0BE8">
          <w:pPr>
            <w:pStyle w:val="CitaviBibliographyEntry"/>
          </w:pPr>
          <w:bookmarkStart w:id="69" w:name="_CTVL0010428cd89f2b74039a2239d05074f145a"/>
          <w:proofErr w:type="spellStart"/>
          <w:r>
            <w:lastRenderedPageBreak/>
            <w:t>Venugopalan</w:t>
          </w:r>
          <w:proofErr w:type="spellEnd"/>
          <w:r>
            <w:t xml:space="preserve">, S., Rohrbach, M., Donahue, J., Mooney, R., Darrell, T., &amp; </w:t>
          </w:r>
          <w:proofErr w:type="spellStart"/>
          <w:r>
            <w:t>Saenko</w:t>
          </w:r>
          <w:proofErr w:type="spellEnd"/>
          <w:r>
            <w:t>, K. (2015). Sequence to sequence-video to text.</w:t>
          </w:r>
          <w:bookmarkEnd w:id="69"/>
          <w:r>
            <w:t xml:space="preserve"> </w:t>
          </w:r>
          <w:r w:rsidRPr="007D0BE8">
            <w:rPr>
              <w:i/>
            </w:rPr>
            <w:t>Proceedings of the IEEE International Conference on Computer Vision</w:t>
          </w:r>
          <w:r w:rsidRPr="007D0BE8">
            <w:t>, 4534–4542.</w:t>
          </w:r>
        </w:p>
        <w:p w14:paraId="68C53C57" w14:textId="77777777" w:rsidR="007D0BE8" w:rsidRDefault="007D0BE8" w:rsidP="007D0BE8">
          <w:pPr>
            <w:pStyle w:val="CitaviBibliographyEntry"/>
          </w:pPr>
          <w:bookmarkStart w:id="70"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70"/>
          <w:r>
            <w:t xml:space="preserve"> </w:t>
          </w:r>
          <w:r w:rsidRPr="007D0BE8">
            <w:rPr>
              <w:i/>
            </w:rPr>
            <w:t>Proceedings of the 43rd International ACM SIGIR Conference on Research and Development in Information Retrieval</w:t>
          </w:r>
          <w:r w:rsidRPr="007D0BE8">
            <w:t>, 921–930. https://doi.org/10.1145/3397271.3401130</w:t>
          </w:r>
        </w:p>
        <w:p w14:paraId="79F9723A" w14:textId="77777777" w:rsidR="007D0BE8" w:rsidRDefault="007D0BE8" w:rsidP="007D0BE8">
          <w:pPr>
            <w:pStyle w:val="CitaviBibliographyEntry"/>
          </w:pPr>
          <w:bookmarkStart w:id="71" w:name="_CTVL0016cbfbee98f3a41a49edae273026b5772"/>
          <w:proofErr w:type="spellStart"/>
          <w:r>
            <w:t>Weizenbaum</w:t>
          </w:r>
          <w:proofErr w:type="spellEnd"/>
          <w:r>
            <w:t>, J. (1966). ELIZA-a computer program for the study of natural language communication between man and machine.</w:t>
          </w:r>
          <w:bookmarkEnd w:id="71"/>
          <w:r>
            <w:t xml:space="preserve"> </w:t>
          </w:r>
          <w:r w:rsidRPr="007D0BE8">
            <w:rPr>
              <w:i/>
            </w:rPr>
            <w:t>Communications of the ACM</w:t>
          </w:r>
          <w:r w:rsidRPr="007D0BE8">
            <w:t xml:space="preserve">, </w:t>
          </w:r>
          <w:r w:rsidRPr="007D0BE8">
            <w:rPr>
              <w:i/>
            </w:rPr>
            <w:t>9</w:t>
          </w:r>
          <w:r w:rsidRPr="007D0BE8">
            <w:t>(1), 36–45.</w:t>
          </w:r>
        </w:p>
        <w:p w14:paraId="66A0F30F" w14:textId="77777777" w:rsidR="007D0BE8" w:rsidRDefault="007D0BE8" w:rsidP="007D0BE8">
          <w:pPr>
            <w:pStyle w:val="CitaviBibliographyEntry"/>
          </w:pPr>
          <w:bookmarkStart w:id="7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72"/>
          <w:r>
            <w:t xml:space="preserve"> </w:t>
          </w:r>
          <w:r w:rsidRPr="007D0BE8">
            <w:rPr>
              <w:i/>
            </w:rPr>
            <w:t>Proceedings of the 2020 CHI Conference on Human Factors in Computing Systems</w:t>
          </w:r>
          <w:r w:rsidRPr="007D0BE8">
            <w:t>, 1–14. https://doi.org/10.1145/3313831.3376781</w:t>
          </w:r>
        </w:p>
        <w:p w14:paraId="2F86E334" w14:textId="77777777" w:rsidR="007D0BE8" w:rsidRDefault="007D0BE8" w:rsidP="007D0BE8">
          <w:pPr>
            <w:pStyle w:val="CitaviBibliographyEntry"/>
          </w:pPr>
          <w:bookmarkStart w:id="73"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73"/>
          <w:r>
            <w:t xml:space="preserve"> </w:t>
          </w:r>
          <w:r w:rsidRPr="007D0BE8">
            <w:rPr>
              <w:i/>
            </w:rPr>
            <w:t>Google's Neural Machine Translation System: Bridging the Gap between Human and Machine Translation</w:t>
          </w:r>
          <w:r w:rsidRPr="007D0BE8">
            <w:t xml:space="preserve">. http://arxiv.org/pdf/1609.08144v2 </w:t>
          </w:r>
        </w:p>
        <w:p w14:paraId="6A2EDE61" w14:textId="77777777" w:rsidR="007D0BE8" w:rsidRDefault="007D0BE8" w:rsidP="007D0BE8">
          <w:pPr>
            <w:pStyle w:val="CitaviBibliographyEntry"/>
          </w:pPr>
          <w:bookmarkStart w:id="74" w:name="_CTVL001459c2a94e81b42dd85407af461beb3f7"/>
          <w:r>
            <w:t>Xu, L., Zhou, Q., Gong, K., Liang, X., Tang, J., &amp; Lin, L. (2019). End-to-End Knowledge-Routed Relational Dialogue System for Automatic Diagnosis.</w:t>
          </w:r>
          <w:bookmarkEnd w:id="74"/>
          <w:r>
            <w:t xml:space="preserve"> </w:t>
          </w:r>
          <w:r w:rsidRPr="007D0BE8">
            <w:rPr>
              <w:i/>
            </w:rPr>
            <w:t>Proceedings of the AAAI Conference on Artificial Intelligence</w:t>
          </w:r>
          <w:r w:rsidRPr="007D0BE8">
            <w:t xml:space="preserve">, </w:t>
          </w:r>
          <w:r w:rsidRPr="007D0BE8">
            <w:rPr>
              <w:i/>
            </w:rPr>
            <w:t>33</w:t>
          </w:r>
          <w:r w:rsidRPr="007D0BE8">
            <w:t>, 7346–7353. https://doi.org/10.1609/aaai.v33i01.33017346</w:t>
          </w:r>
        </w:p>
        <w:p w14:paraId="4A201685" w14:textId="77777777" w:rsidR="007D0BE8" w:rsidRDefault="007D0BE8" w:rsidP="007D0BE8">
          <w:pPr>
            <w:pStyle w:val="CitaviBibliographyEntry"/>
          </w:pPr>
          <w:bookmarkStart w:id="75" w:name="_CTVL0018db5f8188e894904a24895125858af12"/>
          <w:r>
            <w:t xml:space="preserve">Zhang, A., Lipton, Z. C., Li, M., &amp; </w:t>
          </w:r>
          <w:proofErr w:type="spellStart"/>
          <w:r>
            <w:t>Smola</w:t>
          </w:r>
          <w:proofErr w:type="spellEnd"/>
          <w:r>
            <w:t>, A. J. (2021, June 21).</w:t>
          </w:r>
          <w:bookmarkEnd w:id="75"/>
          <w:r>
            <w:t xml:space="preserve"> </w:t>
          </w:r>
          <w:r w:rsidRPr="007D0BE8">
            <w:rPr>
              <w:i/>
            </w:rPr>
            <w:t>Dive into Deep Learning</w:t>
          </w:r>
          <w:r w:rsidRPr="007D0BE8">
            <w:t xml:space="preserve">. http://arxiv.org/pdf/2106.11342v2 </w:t>
          </w:r>
        </w:p>
        <w:p w14:paraId="49A4B132" w14:textId="0BB684FB" w:rsidR="00344C79" w:rsidRDefault="007D0BE8" w:rsidP="007D0BE8">
          <w:pPr>
            <w:pStyle w:val="CitaviBibliographyEntry"/>
          </w:pPr>
          <w:bookmarkStart w:id="7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76"/>
          <w:r>
            <w:t xml:space="preserve"> </w:t>
          </w:r>
          <w:r w:rsidRPr="007D0BE8">
            <w:rPr>
              <w:i/>
            </w:rPr>
            <w:t>Proceedings of the IEEE International Conference on Computer Vision</w:t>
          </w:r>
          <w:r w:rsidRPr="007D0BE8">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77" w:name="_Toc361142779"/>
      <w:bookmarkStart w:id="78" w:name="_Toc361143712"/>
      <w:bookmarkStart w:id="79" w:name="_Toc452981265"/>
      <w:bookmarkStart w:id="80" w:name="_Toc96413087"/>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77"/>
      <w:bookmarkEnd w:id="78"/>
      <w:bookmarkEnd w:id="79"/>
      <w:bookmarkEnd w:id="8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81" w:name="_Toc354659193"/>
      <w:bookmarkStart w:id="82" w:name="_Toc354660372"/>
      <w:bookmarkStart w:id="83" w:name="_Toc354660422"/>
      <w:bookmarkStart w:id="84" w:name="_Toc354660483"/>
      <w:bookmarkStart w:id="85" w:name="_Toc361142780"/>
      <w:bookmarkStart w:id="86" w:name="_Toc361143713"/>
      <w:bookmarkStart w:id="87" w:name="_Toc452981266"/>
      <w:bookmarkStart w:id="88" w:name="_Toc96413088"/>
      <w:r>
        <w:rPr>
          <w:lang w:eastAsia="en-US"/>
        </w:rPr>
        <w:t xml:space="preserve">A1 </w:t>
      </w:r>
      <w:proofErr w:type="spellStart"/>
      <w:r>
        <w:rPr>
          <w:lang w:eastAsia="en-US"/>
        </w:rPr>
        <w:t>Theoretische</w:t>
      </w:r>
      <w:proofErr w:type="spellEnd"/>
      <w:r>
        <w:rPr>
          <w:lang w:eastAsia="en-US"/>
        </w:rPr>
        <w:t xml:space="preserve"> Arbeit</w:t>
      </w:r>
      <w:bookmarkEnd w:id="81"/>
      <w:bookmarkEnd w:id="82"/>
      <w:bookmarkEnd w:id="83"/>
      <w:bookmarkEnd w:id="84"/>
      <w:bookmarkEnd w:id="85"/>
      <w:bookmarkEnd w:id="86"/>
      <w:bookmarkEnd w:id="87"/>
      <w:bookmarkEnd w:id="8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89" w:name="_Toc354659194"/>
      <w:bookmarkStart w:id="90" w:name="_Toc354660373"/>
      <w:bookmarkStart w:id="91" w:name="_Toc354660423"/>
      <w:bookmarkStart w:id="92" w:name="_Toc354660484"/>
      <w:bookmarkStart w:id="93" w:name="_Toc361142781"/>
      <w:bookmarkStart w:id="94" w:name="_Toc361143714"/>
      <w:bookmarkStart w:id="95" w:name="_Toc452981267"/>
      <w:bookmarkStart w:id="96" w:name="_Toc96413089"/>
      <w:r>
        <w:rPr>
          <w:lang w:eastAsia="en-US"/>
        </w:rPr>
        <w:t xml:space="preserve">A2 </w:t>
      </w:r>
      <w:proofErr w:type="spellStart"/>
      <w:r>
        <w:rPr>
          <w:lang w:eastAsia="en-US"/>
        </w:rPr>
        <w:t>Konstruktive</w:t>
      </w:r>
      <w:proofErr w:type="spellEnd"/>
      <w:r>
        <w:rPr>
          <w:lang w:eastAsia="en-US"/>
        </w:rPr>
        <w:t xml:space="preserve"> Arbeit</w:t>
      </w:r>
      <w:bookmarkEnd w:id="89"/>
      <w:bookmarkEnd w:id="90"/>
      <w:bookmarkEnd w:id="91"/>
      <w:bookmarkEnd w:id="92"/>
      <w:bookmarkEnd w:id="93"/>
      <w:bookmarkEnd w:id="94"/>
      <w:bookmarkEnd w:id="95"/>
      <w:bookmarkEnd w:id="9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97" w:name="_Toc354659195"/>
      <w:bookmarkStart w:id="98" w:name="_Toc354660374"/>
      <w:bookmarkStart w:id="99" w:name="_Toc354660424"/>
      <w:bookmarkStart w:id="100" w:name="_Toc354660485"/>
      <w:bookmarkStart w:id="101" w:name="_Toc361142782"/>
      <w:bookmarkStart w:id="102" w:name="_Toc361143715"/>
      <w:bookmarkStart w:id="103" w:name="_Toc452981268"/>
      <w:bookmarkStart w:id="104" w:name="_Toc96413090"/>
      <w:r>
        <w:t xml:space="preserve">A3 </w:t>
      </w:r>
      <w:proofErr w:type="spellStart"/>
      <w:r>
        <w:t>Empirische</w:t>
      </w:r>
      <w:proofErr w:type="spellEnd"/>
      <w:r>
        <w:t xml:space="preserve"> A</w:t>
      </w:r>
      <w:r w:rsidR="002656C2">
        <w:t>rbeit</w:t>
      </w:r>
      <w:bookmarkEnd w:id="97"/>
      <w:bookmarkEnd w:id="98"/>
      <w:bookmarkEnd w:id="99"/>
      <w:bookmarkEnd w:id="100"/>
      <w:bookmarkEnd w:id="101"/>
      <w:bookmarkEnd w:id="102"/>
      <w:bookmarkEnd w:id="103"/>
      <w:bookmarkEnd w:id="10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05" w:name="_Toc452981269"/>
      <w:bookmarkStart w:id="106" w:name="_Toc96413091"/>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05"/>
      <w:bookmarkEnd w:id="10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B05AFE"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B05AFE"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B05AFE"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B05AFE"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B05AFE"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B05AFE"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B05AFE"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B05AFE"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B05AFE"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B05AFE"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B05AFE"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B05AFE"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B05AFE"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B05AFE"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B05AFE"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07" w:name="_Toc354659196"/>
      <w:bookmarkStart w:id="108" w:name="_Toc354660375"/>
      <w:bookmarkStart w:id="109" w:name="_Toc354660425"/>
      <w:bookmarkStart w:id="110" w:name="_Toc354660486"/>
      <w:bookmarkStart w:id="111" w:name="_Toc361142784"/>
      <w:r>
        <w:br w:type="page"/>
      </w:r>
    </w:p>
    <w:bookmarkEnd w:id="107"/>
    <w:bookmarkEnd w:id="108"/>
    <w:bookmarkEnd w:id="109"/>
    <w:bookmarkEnd w:id="110"/>
    <w:bookmarkEnd w:id="11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1"/>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38065" w14:textId="77777777" w:rsidR="00B05AFE" w:rsidRDefault="00B05AFE" w:rsidP="00793C70">
      <w:pPr>
        <w:spacing w:line="240" w:lineRule="auto"/>
      </w:pPr>
      <w:r>
        <w:separator/>
      </w:r>
    </w:p>
  </w:endnote>
  <w:endnote w:type="continuationSeparator" w:id="0">
    <w:p w14:paraId="6CE3C19B" w14:textId="77777777" w:rsidR="00B05AFE" w:rsidRDefault="00B05AFE"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C9EB9" w14:textId="77777777" w:rsidR="00B05AFE" w:rsidRDefault="00B05AFE" w:rsidP="00793C70">
      <w:pPr>
        <w:spacing w:line="240" w:lineRule="auto"/>
      </w:pPr>
      <w:r>
        <w:separator/>
      </w:r>
    </w:p>
  </w:footnote>
  <w:footnote w:type="continuationSeparator" w:id="0">
    <w:p w14:paraId="7169E133" w14:textId="77777777" w:rsidR="00B05AFE" w:rsidRDefault="00B05AFE"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21"/>
  </w:num>
  <w:num w:numId="14">
    <w:abstractNumId w:val="24"/>
  </w:num>
  <w:num w:numId="15">
    <w:abstractNumId w:val="19"/>
  </w:num>
  <w:num w:numId="16">
    <w:abstractNumId w:val="29"/>
  </w:num>
  <w:num w:numId="17">
    <w:abstractNumId w:val="10"/>
  </w:num>
  <w:num w:numId="18">
    <w:abstractNumId w:val="16"/>
  </w:num>
  <w:num w:numId="19">
    <w:abstractNumId w:val="26"/>
  </w:num>
  <w:num w:numId="20">
    <w:abstractNumId w:val="32"/>
  </w:num>
  <w:num w:numId="21">
    <w:abstractNumId w:val="20"/>
  </w:num>
  <w:num w:numId="22">
    <w:abstractNumId w:val="17"/>
  </w:num>
  <w:num w:numId="23">
    <w:abstractNumId w:val="30"/>
  </w:num>
  <w:num w:numId="24">
    <w:abstractNumId w:val="14"/>
  </w:num>
  <w:num w:numId="25">
    <w:abstractNumId w:val="15"/>
  </w:num>
  <w:num w:numId="26">
    <w:abstractNumId w:val="18"/>
  </w:num>
  <w:num w:numId="27">
    <w:abstractNumId w:val="11"/>
  </w:num>
  <w:num w:numId="28">
    <w:abstractNumId w:val="13"/>
  </w:num>
  <w:num w:numId="29">
    <w:abstractNumId w:val="23"/>
  </w:num>
  <w:num w:numId="30">
    <w:abstractNumId w:val="22"/>
  </w:num>
  <w:num w:numId="31">
    <w:abstractNumId w:val="12"/>
  </w:num>
  <w:num w:numId="32">
    <w:abstractNumId w:val="28"/>
  </w:num>
  <w:num w:numId="33">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CED"/>
    <w:rsid w:val="00037BFF"/>
    <w:rsid w:val="000407CE"/>
    <w:rsid w:val="00041BC0"/>
    <w:rsid w:val="0004280D"/>
    <w:rsid w:val="000438EE"/>
    <w:rsid w:val="00044492"/>
    <w:rsid w:val="0004467D"/>
    <w:rsid w:val="00044D48"/>
    <w:rsid w:val="0004578D"/>
    <w:rsid w:val="00046C1F"/>
    <w:rsid w:val="00046DEB"/>
    <w:rsid w:val="0005097F"/>
    <w:rsid w:val="00052807"/>
    <w:rsid w:val="00053560"/>
    <w:rsid w:val="00053C8C"/>
    <w:rsid w:val="00054664"/>
    <w:rsid w:val="00055201"/>
    <w:rsid w:val="00055525"/>
    <w:rsid w:val="00056B25"/>
    <w:rsid w:val="0006177F"/>
    <w:rsid w:val="00063047"/>
    <w:rsid w:val="00064665"/>
    <w:rsid w:val="00066728"/>
    <w:rsid w:val="00067137"/>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91184"/>
    <w:rsid w:val="00091288"/>
    <w:rsid w:val="0009128D"/>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A71"/>
    <w:rsid w:val="000C6D11"/>
    <w:rsid w:val="000C6D6D"/>
    <w:rsid w:val="000C7429"/>
    <w:rsid w:val="000C7B8F"/>
    <w:rsid w:val="000D0585"/>
    <w:rsid w:val="000D1E45"/>
    <w:rsid w:val="000D234F"/>
    <w:rsid w:val="000D474B"/>
    <w:rsid w:val="000D545D"/>
    <w:rsid w:val="000D5E15"/>
    <w:rsid w:val="000D66B5"/>
    <w:rsid w:val="000D7188"/>
    <w:rsid w:val="000E09DC"/>
    <w:rsid w:val="000E0AE8"/>
    <w:rsid w:val="000E0BD8"/>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BB"/>
    <w:rsid w:val="00100F2E"/>
    <w:rsid w:val="0010273E"/>
    <w:rsid w:val="00102CD8"/>
    <w:rsid w:val="00105A3F"/>
    <w:rsid w:val="00106681"/>
    <w:rsid w:val="00106F84"/>
    <w:rsid w:val="00107E51"/>
    <w:rsid w:val="00111646"/>
    <w:rsid w:val="001202C8"/>
    <w:rsid w:val="00121436"/>
    <w:rsid w:val="00121872"/>
    <w:rsid w:val="00121E5F"/>
    <w:rsid w:val="00122EF7"/>
    <w:rsid w:val="00124083"/>
    <w:rsid w:val="001246E0"/>
    <w:rsid w:val="00124BEF"/>
    <w:rsid w:val="00125895"/>
    <w:rsid w:val="00127172"/>
    <w:rsid w:val="0013110C"/>
    <w:rsid w:val="00132057"/>
    <w:rsid w:val="001329DF"/>
    <w:rsid w:val="00140886"/>
    <w:rsid w:val="00141106"/>
    <w:rsid w:val="001420B2"/>
    <w:rsid w:val="001424B9"/>
    <w:rsid w:val="00143B3D"/>
    <w:rsid w:val="001455E9"/>
    <w:rsid w:val="00147522"/>
    <w:rsid w:val="00150890"/>
    <w:rsid w:val="00151ED3"/>
    <w:rsid w:val="00151F47"/>
    <w:rsid w:val="001525D2"/>
    <w:rsid w:val="00153555"/>
    <w:rsid w:val="001543D0"/>
    <w:rsid w:val="00155207"/>
    <w:rsid w:val="0015588A"/>
    <w:rsid w:val="0015666B"/>
    <w:rsid w:val="00156FFF"/>
    <w:rsid w:val="0015736F"/>
    <w:rsid w:val="001574FD"/>
    <w:rsid w:val="00157E90"/>
    <w:rsid w:val="00165DE5"/>
    <w:rsid w:val="0016655C"/>
    <w:rsid w:val="0017004E"/>
    <w:rsid w:val="001730A3"/>
    <w:rsid w:val="001742F2"/>
    <w:rsid w:val="00174609"/>
    <w:rsid w:val="0017474D"/>
    <w:rsid w:val="001747F0"/>
    <w:rsid w:val="0017536D"/>
    <w:rsid w:val="001770B3"/>
    <w:rsid w:val="00177D22"/>
    <w:rsid w:val="001811D7"/>
    <w:rsid w:val="00181E9E"/>
    <w:rsid w:val="00182C0F"/>
    <w:rsid w:val="00183FB0"/>
    <w:rsid w:val="00184011"/>
    <w:rsid w:val="0018454E"/>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31E8"/>
    <w:rsid w:val="001A4536"/>
    <w:rsid w:val="001A53A1"/>
    <w:rsid w:val="001A5F0B"/>
    <w:rsid w:val="001A6C13"/>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AFC"/>
    <w:rsid w:val="001E511A"/>
    <w:rsid w:val="001E7840"/>
    <w:rsid w:val="001F1C05"/>
    <w:rsid w:val="001F3F36"/>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73B"/>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FED"/>
    <w:rsid w:val="0026686D"/>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58DE"/>
    <w:rsid w:val="00286973"/>
    <w:rsid w:val="0029128C"/>
    <w:rsid w:val="002914F5"/>
    <w:rsid w:val="002916F1"/>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33A5"/>
    <w:rsid w:val="002C5764"/>
    <w:rsid w:val="002C66AA"/>
    <w:rsid w:val="002D03F9"/>
    <w:rsid w:val="002D31C0"/>
    <w:rsid w:val="002D3F85"/>
    <w:rsid w:val="002D5D50"/>
    <w:rsid w:val="002E1A94"/>
    <w:rsid w:val="002E20F3"/>
    <w:rsid w:val="002E2323"/>
    <w:rsid w:val="002E33B1"/>
    <w:rsid w:val="002E3BA1"/>
    <w:rsid w:val="002E497D"/>
    <w:rsid w:val="002E4F1D"/>
    <w:rsid w:val="002E51AB"/>
    <w:rsid w:val="002E7632"/>
    <w:rsid w:val="002F231F"/>
    <w:rsid w:val="002F2450"/>
    <w:rsid w:val="002F27E4"/>
    <w:rsid w:val="002F55C6"/>
    <w:rsid w:val="002F63A6"/>
    <w:rsid w:val="002F68E7"/>
    <w:rsid w:val="002F6FB0"/>
    <w:rsid w:val="00300F33"/>
    <w:rsid w:val="0030274B"/>
    <w:rsid w:val="00302999"/>
    <w:rsid w:val="0030355C"/>
    <w:rsid w:val="0030360A"/>
    <w:rsid w:val="003042F4"/>
    <w:rsid w:val="00304304"/>
    <w:rsid w:val="003048E1"/>
    <w:rsid w:val="00304BA4"/>
    <w:rsid w:val="00313245"/>
    <w:rsid w:val="003133C5"/>
    <w:rsid w:val="00314686"/>
    <w:rsid w:val="003156C9"/>
    <w:rsid w:val="003162BE"/>
    <w:rsid w:val="0031704E"/>
    <w:rsid w:val="00317586"/>
    <w:rsid w:val="00320AF4"/>
    <w:rsid w:val="00321680"/>
    <w:rsid w:val="003218F2"/>
    <w:rsid w:val="00321B0C"/>
    <w:rsid w:val="00322C8B"/>
    <w:rsid w:val="00323E72"/>
    <w:rsid w:val="00325AD5"/>
    <w:rsid w:val="00325FB3"/>
    <w:rsid w:val="00330108"/>
    <w:rsid w:val="003304D4"/>
    <w:rsid w:val="00331D41"/>
    <w:rsid w:val="003336EB"/>
    <w:rsid w:val="0033561D"/>
    <w:rsid w:val="00335E49"/>
    <w:rsid w:val="00335F9F"/>
    <w:rsid w:val="00336814"/>
    <w:rsid w:val="0033767F"/>
    <w:rsid w:val="00340220"/>
    <w:rsid w:val="00341269"/>
    <w:rsid w:val="00344C79"/>
    <w:rsid w:val="003461E7"/>
    <w:rsid w:val="00346C6E"/>
    <w:rsid w:val="00347DB4"/>
    <w:rsid w:val="00347E55"/>
    <w:rsid w:val="00350337"/>
    <w:rsid w:val="003508D6"/>
    <w:rsid w:val="00350DAC"/>
    <w:rsid w:val="00354205"/>
    <w:rsid w:val="00354F6E"/>
    <w:rsid w:val="00355E59"/>
    <w:rsid w:val="00356A7A"/>
    <w:rsid w:val="003571B7"/>
    <w:rsid w:val="00362C3D"/>
    <w:rsid w:val="00364339"/>
    <w:rsid w:val="003703BD"/>
    <w:rsid w:val="003736C1"/>
    <w:rsid w:val="00377942"/>
    <w:rsid w:val="00377FF5"/>
    <w:rsid w:val="00381C64"/>
    <w:rsid w:val="0038393C"/>
    <w:rsid w:val="00384750"/>
    <w:rsid w:val="00384B9B"/>
    <w:rsid w:val="003854FA"/>
    <w:rsid w:val="00385FBA"/>
    <w:rsid w:val="00386C07"/>
    <w:rsid w:val="00387741"/>
    <w:rsid w:val="00390C18"/>
    <w:rsid w:val="003929E1"/>
    <w:rsid w:val="00394CC7"/>
    <w:rsid w:val="00395B0C"/>
    <w:rsid w:val="00395DF6"/>
    <w:rsid w:val="003962E4"/>
    <w:rsid w:val="003A1BDB"/>
    <w:rsid w:val="003A2144"/>
    <w:rsid w:val="003A2F1A"/>
    <w:rsid w:val="003A3A89"/>
    <w:rsid w:val="003A4656"/>
    <w:rsid w:val="003A56B8"/>
    <w:rsid w:val="003A58C0"/>
    <w:rsid w:val="003B01C8"/>
    <w:rsid w:val="003B3347"/>
    <w:rsid w:val="003B4983"/>
    <w:rsid w:val="003B5B79"/>
    <w:rsid w:val="003C033B"/>
    <w:rsid w:val="003C14C3"/>
    <w:rsid w:val="003C2613"/>
    <w:rsid w:val="003C2A48"/>
    <w:rsid w:val="003C3011"/>
    <w:rsid w:val="003C3538"/>
    <w:rsid w:val="003C3D21"/>
    <w:rsid w:val="003C3D90"/>
    <w:rsid w:val="003C3E7A"/>
    <w:rsid w:val="003C5A8F"/>
    <w:rsid w:val="003C641A"/>
    <w:rsid w:val="003C6F82"/>
    <w:rsid w:val="003C750E"/>
    <w:rsid w:val="003D2922"/>
    <w:rsid w:val="003D294D"/>
    <w:rsid w:val="003D51FB"/>
    <w:rsid w:val="003D6C86"/>
    <w:rsid w:val="003D70DA"/>
    <w:rsid w:val="003D7D9C"/>
    <w:rsid w:val="003E066D"/>
    <w:rsid w:val="003E0906"/>
    <w:rsid w:val="003E0F26"/>
    <w:rsid w:val="003E2967"/>
    <w:rsid w:val="003E5E23"/>
    <w:rsid w:val="003E7276"/>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C18"/>
    <w:rsid w:val="00434F58"/>
    <w:rsid w:val="00435058"/>
    <w:rsid w:val="00435A88"/>
    <w:rsid w:val="0043658D"/>
    <w:rsid w:val="0043793C"/>
    <w:rsid w:val="00440DC4"/>
    <w:rsid w:val="004413DE"/>
    <w:rsid w:val="00442238"/>
    <w:rsid w:val="004447D5"/>
    <w:rsid w:val="004450B1"/>
    <w:rsid w:val="00446B9D"/>
    <w:rsid w:val="00447B96"/>
    <w:rsid w:val="00450BC7"/>
    <w:rsid w:val="00452449"/>
    <w:rsid w:val="0045402E"/>
    <w:rsid w:val="004543EF"/>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706BD"/>
    <w:rsid w:val="00470DED"/>
    <w:rsid w:val="004717DA"/>
    <w:rsid w:val="004718D7"/>
    <w:rsid w:val="00472293"/>
    <w:rsid w:val="004740C4"/>
    <w:rsid w:val="004753CA"/>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529"/>
    <w:rsid w:val="004D0BA6"/>
    <w:rsid w:val="004D1002"/>
    <w:rsid w:val="004D450D"/>
    <w:rsid w:val="004D6AF3"/>
    <w:rsid w:val="004D72DB"/>
    <w:rsid w:val="004E0025"/>
    <w:rsid w:val="004E05DA"/>
    <w:rsid w:val="004E129C"/>
    <w:rsid w:val="004E1420"/>
    <w:rsid w:val="004E2D84"/>
    <w:rsid w:val="004E2EA0"/>
    <w:rsid w:val="004E3EB2"/>
    <w:rsid w:val="004E5186"/>
    <w:rsid w:val="004E5240"/>
    <w:rsid w:val="004E556A"/>
    <w:rsid w:val="004E56BE"/>
    <w:rsid w:val="004E5D0F"/>
    <w:rsid w:val="004E7947"/>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0739F"/>
    <w:rsid w:val="0051321D"/>
    <w:rsid w:val="005135A0"/>
    <w:rsid w:val="00513B11"/>
    <w:rsid w:val="005146A2"/>
    <w:rsid w:val="005148AD"/>
    <w:rsid w:val="00515CC9"/>
    <w:rsid w:val="00516627"/>
    <w:rsid w:val="00517720"/>
    <w:rsid w:val="0051781A"/>
    <w:rsid w:val="00517CE0"/>
    <w:rsid w:val="00522085"/>
    <w:rsid w:val="00522182"/>
    <w:rsid w:val="00522810"/>
    <w:rsid w:val="00522C5C"/>
    <w:rsid w:val="0052358D"/>
    <w:rsid w:val="0052372F"/>
    <w:rsid w:val="00523D0C"/>
    <w:rsid w:val="005249EB"/>
    <w:rsid w:val="005253B8"/>
    <w:rsid w:val="0052708D"/>
    <w:rsid w:val="00530FBC"/>
    <w:rsid w:val="0053277E"/>
    <w:rsid w:val="00533A90"/>
    <w:rsid w:val="00533C3F"/>
    <w:rsid w:val="00534332"/>
    <w:rsid w:val="005361B8"/>
    <w:rsid w:val="00536294"/>
    <w:rsid w:val="00536E08"/>
    <w:rsid w:val="0053781E"/>
    <w:rsid w:val="00540556"/>
    <w:rsid w:val="0054069F"/>
    <w:rsid w:val="005435DF"/>
    <w:rsid w:val="005436FB"/>
    <w:rsid w:val="00546034"/>
    <w:rsid w:val="00547E0E"/>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611E"/>
    <w:rsid w:val="00566560"/>
    <w:rsid w:val="00566ED4"/>
    <w:rsid w:val="005679F7"/>
    <w:rsid w:val="0057070B"/>
    <w:rsid w:val="005707F3"/>
    <w:rsid w:val="00570F4D"/>
    <w:rsid w:val="00571BEC"/>
    <w:rsid w:val="00571D0D"/>
    <w:rsid w:val="0057378C"/>
    <w:rsid w:val="00575381"/>
    <w:rsid w:val="0057630A"/>
    <w:rsid w:val="005765B5"/>
    <w:rsid w:val="00576F15"/>
    <w:rsid w:val="00580064"/>
    <w:rsid w:val="00580BF7"/>
    <w:rsid w:val="00581079"/>
    <w:rsid w:val="0058123C"/>
    <w:rsid w:val="005826B7"/>
    <w:rsid w:val="0058300C"/>
    <w:rsid w:val="00584E88"/>
    <w:rsid w:val="00584E9B"/>
    <w:rsid w:val="005851A4"/>
    <w:rsid w:val="00585A78"/>
    <w:rsid w:val="00586AD3"/>
    <w:rsid w:val="00586EEB"/>
    <w:rsid w:val="00586F37"/>
    <w:rsid w:val="00587AB3"/>
    <w:rsid w:val="005939CE"/>
    <w:rsid w:val="00593CE0"/>
    <w:rsid w:val="00594192"/>
    <w:rsid w:val="00595925"/>
    <w:rsid w:val="00596390"/>
    <w:rsid w:val="00596516"/>
    <w:rsid w:val="005A2089"/>
    <w:rsid w:val="005A5A5A"/>
    <w:rsid w:val="005A5FE7"/>
    <w:rsid w:val="005A6E9D"/>
    <w:rsid w:val="005B0759"/>
    <w:rsid w:val="005B1216"/>
    <w:rsid w:val="005B1DCB"/>
    <w:rsid w:val="005B2357"/>
    <w:rsid w:val="005B25AD"/>
    <w:rsid w:val="005B431A"/>
    <w:rsid w:val="005B4B66"/>
    <w:rsid w:val="005B5ADC"/>
    <w:rsid w:val="005B5BF9"/>
    <w:rsid w:val="005B5DE4"/>
    <w:rsid w:val="005B669E"/>
    <w:rsid w:val="005B6C66"/>
    <w:rsid w:val="005B770D"/>
    <w:rsid w:val="005C0828"/>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65AC"/>
    <w:rsid w:val="005D79E5"/>
    <w:rsid w:val="005E0541"/>
    <w:rsid w:val="005E0B8C"/>
    <w:rsid w:val="005E0CD9"/>
    <w:rsid w:val="005E2585"/>
    <w:rsid w:val="005E2881"/>
    <w:rsid w:val="005E2D13"/>
    <w:rsid w:val="005E3F17"/>
    <w:rsid w:val="005E62A1"/>
    <w:rsid w:val="005E660C"/>
    <w:rsid w:val="005E7B24"/>
    <w:rsid w:val="005E7B51"/>
    <w:rsid w:val="005E7EC0"/>
    <w:rsid w:val="005F1EA8"/>
    <w:rsid w:val="005F317F"/>
    <w:rsid w:val="005F37C2"/>
    <w:rsid w:val="005F796D"/>
    <w:rsid w:val="006000A1"/>
    <w:rsid w:val="006028AD"/>
    <w:rsid w:val="006051CE"/>
    <w:rsid w:val="0060695C"/>
    <w:rsid w:val="00606C04"/>
    <w:rsid w:val="0061123E"/>
    <w:rsid w:val="006117B4"/>
    <w:rsid w:val="00611DCC"/>
    <w:rsid w:val="0061545A"/>
    <w:rsid w:val="0061572C"/>
    <w:rsid w:val="00616284"/>
    <w:rsid w:val="00616D61"/>
    <w:rsid w:val="00617280"/>
    <w:rsid w:val="00620186"/>
    <w:rsid w:val="006204D1"/>
    <w:rsid w:val="00620CE5"/>
    <w:rsid w:val="00623906"/>
    <w:rsid w:val="006240EB"/>
    <w:rsid w:val="00624A00"/>
    <w:rsid w:val="00625E16"/>
    <w:rsid w:val="00626475"/>
    <w:rsid w:val="00630EB8"/>
    <w:rsid w:val="00631A9D"/>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6D46"/>
    <w:rsid w:val="00667B79"/>
    <w:rsid w:val="00670681"/>
    <w:rsid w:val="0067178B"/>
    <w:rsid w:val="00671D1A"/>
    <w:rsid w:val="00671F25"/>
    <w:rsid w:val="006734A5"/>
    <w:rsid w:val="006734C0"/>
    <w:rsid w:val="00673518"/>
    <w:rsid w:val="00674766"/>
    <w:rsid w:val="00676652"/>
    <w:rsid w:val="00676DFD"/>
    <w:rsid w:val="00676F3C"/>
    <w:rsid w:val="00680D3A"/>
    <w:rsid w:val="0068145C"/>
    <w:rsid w:val="00684AFB"/>
    <w:rsid w:val="00685D03"/>
    <w:rsid w:val="00686905"/>
    <w:rsid w:val="00686BED"/>
    <w:rsid w:val="00687B85"/>
    <w:rsid w:val="006917B7"/>
    <w:rsid w:val="00691C52"/>
    <w:rsid w:val="0069328D"/>
    <w:rsid w:val="006944C6"/>
    <w:rsid w:val="00694B7B"/>
    <w:rsid w:val="00696354"/>
    <w:rsid w:val="00697698"/>
    <w:rsid w:val="006A0751"/>
    <w:rsid w:val="006A31AD"/>
    <w:rsid w:val="006A398A"/>
    <w:rsid w:val="006A5319"/>
    <w:rsid w:val="006A5470"/>
    <w:rsid w:val="006A5687"/>
    <w:rsid w:val="006A6853"/>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7CC5"/>
    <w:rsid w:val="006C7FB4"/>
    <w:rsid w:val="006D22BA"/>
    <w:rsid w:val="006D3203"/>
    <w:rsid w:val="006D37BB"/>
    <w:rsid w:val="006D485A"/>
    <w:rsid w:val="006D5427"/>
    <w:rsid w:val="006D72E4"/>
    <w:rsid w:val="006D75CF"/>
    <w:rsid w:val="006E0624"/>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1ECB"/>
    <w:rsid w:val="007027A5"/>
    <w:rsid w:val="00702F39"/>
    <w:rsid w:val="00704C43"/>
    <w:rsid w:val="00704F10"/>
    <w:rsid w:val="00705306"/>
    <w:rsid w:val="007054EA"/>
    <w:rsid w:val="0070553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E25"/>
    <w:rsid w:val="0076298D"/>
    <w:rsid w:val="00763435"/>
    <w:rsid w:val="00767E63"/>
    <w:rsid w:val="00767F8D"/>
    <w:rsid w:val="007702B9"/>
    <w:rsid w:val="00770427"/>
    <w:rsid w:val="0077281D"/>
    <w:rsid w:val="007743A0"/>
    <w:rsid w:val="007752D3"/>
    <w:rsid w:val="007773A8"/>
    <w:rsid w:val="00782A03"/>
    <w:rsid w:val="00785181"/>
    <w:rsid w:val="00785EA7"/>
    <w:rsid w:val="00790511"/>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D0BE8"/>
    <w:rsid w:val="007D368B"/>
    <w:rsid w:val="007D3C27"/>
    <w:rsid w:val="007D4681"/>
    <w:rsid w:val="007D7276"/>
    <w:rsid w:val="007E080F"/>
    <w:rsid w:val="007E1A86"/>
    <w:rsid w:val="007E62FB"/>
    <w:rsid w:val="007E6449"/>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5EE"/>
    <w:rsid w:val="008311E5"/>
    <w:rsid w:val="008318DA"/>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682"/>
    <w:rsid w:val="00870570"/>
    <w:rsid w:val="008715D2"/>
    <w:rsid w:val="00871954"/>
    <w:rsid w:val="00871965"/>
    <w:rsid w:val="00872707"/>
    <w:rsid w:val="00872A15"/>
    <w:rsid w:val="00873B3B"/>
    <w:rsid w:val="0087478B"/>
    <w:rsid w:val="00874EB5"/>
    <w:rsid w:val="00876271"/>
    <w:rsid w:val="008764ED"/>
    <w:rsid w:val="00876624"/>
    <w:rsid w:val="008777C0"/>
    <w:rsid w:val="00880416"/>
    <w:rsid w:val="00880B22"/>
    <w:rsid w:val="00880CA2"/>
    <w:rsid w:val="00881286"/>
    <w:rsid w:val="00881848"/>
    <w:rsid w:val="00882544"/>
    <w:rsid w:val="00882DAB"/>
    <w:rsid w:val="00884A06"/>
    <w:rsid w:val="00884A5C"/>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5815"/>
    <w:rsid w:val="008B60DE"/>
    <w:rsid w:val="008B626B"/>
    <w:rsid w:val="008B671C"/>
    <w:rsid w:val="008B6E4A"/>
    <w:rsid w:val="008B6F0D"/>
    <w:rsid w:val="008C2208"/>
    <w:rsid w:val="008C3EC5"/>
    <w:rsid w:val="008C6269"/>
    <w:rsid w:val="008C78E2"/>
    <w:rsid w:val="008C7CDC"/>
    <w:rsid w:val="008C7D13"/>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5248"/>
    <w:rsid w:val="009157D2"/>
    <w:rsid w:val="0091691D"/>
    <w:rsid w:val="009170FF"/>
    <w:rsid w:val="009173BF"/>
    <w:rsid w:val="0092003D"/>
    <w:rsid w:val="009203BD"/>
    <w:rsid w:val="00921ACE"/>
    <w:rsid w:val="00923048"/>
    <w:rsid w:val="009258C7"/>
    <w:rsid w:val="00925AEA"/>
    <w:rsid w:val="00925BD5"/>
    <w:rsid w:val="00925BF6"/>
    <w:rsid w:val="00925C5C"/>
    <w:rsid w:val="0092606C"/>
    <w:rsid w:val="0092635B"/>
    <w:rsid w:val="009264F0"/>
    <w:rsid w:val="0092772C"/>
    <w:rsid w:val="0093037D"/>
    <w:rsid w:val="00930661"/>
    <w:rsid w:val="00930E3B"/>
    <w:rsid w:val="00931C5F"/>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3A3C"/>
    <w:rsid w:val="009B4625"/>
    <w:rsid w:val="009B558C"/>
    <w:rsid w:val="009B5C1C"/>
    <w:rsid w:val="009B5F44"/>
    <w:rsid w:val="009B640E"/>
    <w:rsid w:val="009B7CD5"/>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324B"/>
    <w:rsid w:val="009E3E36"/>
    <w:rsid w:val="009E4F5F"/>
    <w:rsid w:val="009E60A8"/>
    <w:rsid w:val="009F00E1"/>
    <w:rsid w:val="009F0BC0"/>
    <w:rsid w:val="009F1103"/>
    <w:rsid w:val="009F182D"/>
    <w:rsid w:val="009F3B77"/>
    <w:rsid w:val="009F3E31"/>
    <w:rsid w:val="009F458A"/>
    <w:rsid w:val="009F45A6"/>
    <w:rsid w:val="009F48C9"/>
    <w:rsid w:val="009F6887"/>
    <w:rsid w:val="009F7E49"/>
    <w:rsid w:val="00A00CD6"/>
    <w:rsid w:val="00A00EE1"/>
    <w:rsid w:val="00A010FC"/>
    <w:rsid w:val="00A036EC"/>
    <w:rsid w:val="00A0670B"/>
    <w:rsid w:val="00A1098A"/>
    <w:rsid w:val="00A10DF5"/>
    <w:rsid w:val="00A120B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FEB"/>
    <w:rsid w:val="00A755A0"/>
    <w:rsid w:val="00A755B5"/>
    <w:rsid w:val="00A7591A"/>
    <w:rsid w:val="00A75E3E"/>
    <w:rsid w:val="00A75FF9"/>
    <w:rsid w:val="00A7797A"/>
    <w:rsid w:val="00A8028C"/>
    <w:rsid w:val="00A83023"/>
    <w:rsid w:val="00A83233"/>
    <w:rsid w:val="00A834A0"/>
    <w:rsid w:val="00A86279"/>
    <w:rsid w:val="00A86789"/>
    <w:rsid w:val="00A874B1"/>
    <w:rsid w:val="00A87524"/>
    <w:rsid w:val="00A87F8F"/>
    <w:rsid w:val="00A907EB"/>
    <w:rsid w:val="00A91737"/>
    <w:rsid w:val="00A91CDC"/>
    <w:rsid w:val="00A9201B"/>
    <w:rsid w:val="00A92214"/>
    <w:rsid w:val="00A923DF"/>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C24A3"/>
    <w:rsid w:val="00AC3BD4"/>
    <w:rsid w:val="00AC3F1C"/>
    <w:rsid w:val="00AC5E4A"/>
    <w:rsid w:val="00AC62EA"/>
    <w:rsid w:val="00AC6947"/>
    <w:rsid w:val="00AC714F"/>
    <w:rsid w:val="00AC7D81"/>
    <w:rsid w:val="00AD158F"/>
    <w:rsid w:val="00AD16B4"/>
    <w:rsid w:val="00AD16FB"/>
    <w:rsid w:val="00AD3F9A"/>
    <w:rsid w:val="00AD492F"/>
    <w:rsid w:val="00AD4AA5"/>
    <w:rsid w:val="00AD574B"/>
    <w:rsid w:val="00AE09A9"/>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D9"/>
    <w:rsid w:val="00B038AA"/>
    <w:rsid w:val="00B04DC4"/>
    <w:rsid w:val="00B05AFE"/>
    <w:rsid w:val="00B05C23"/>
    <w:rsid w:val="00B0678B"/>
    <w:rsid w:val="00B07AC2"/>
    <w:rsid w:val="00B1186B"/>
    <w:rsid w:val="00B12379"/>
    <w:rsid w:val="00B1249B"/>
    <w:rsid w:val="00B12825"/>
    <w:rsid w:val="00B13200"/>
    <w:rsid w:val="00B13BED"/>
    <w:rsid w:val="00B14238"/>
    <w:rsid w:val="00B229CF"/>
    <w:rsid w:val="00B22A69"/>
    <w:rsid w:val="00B24032"/>
    <w:rsid w:val="00B24472"/>
    <w:rsid w:val="00B24588"/>
    <w:rsid w:val="00B25193"/>
    <w:rsid w:val="00B2540D"/>
    <w:rsid w:val="00B25B6B"/>
    <w:rsid w:val="00B25C1F"/>
    <w:rsid w:val="00B26322"/>
    <w:rsid w:val="00B31989"/>
    <w:rsid w:val="00B31C26"/>
    <w:rsid w:val="00B33429"/>
    <w:rsid w:val="00B34D14"/>
    <w:rsid w:val="00B34EF5"/>
    <w:rsid w:val="00B35B0D"/>
    <w:rsid w:val="00B40B67"/>
    <w:rsid w:val="00B40D66"/>
    <w:rsid w:val="00B4318A"/>
    <w:rsid w:val="00B43427"/>
    <w:rsid w:val="00B43B31"/>
    <w:rsid w:val="00B44964"/>
    <w:rsid w:val="00B455EF"/>
    <w:rsid w:val="00B46A72"/>
    <w:rsid w:val="00B46BFB"/>
    <w:rsid w:val="00B46F00"/>
    <w:rsid w:val="00B50566"/>
    <w:rsid w:val="00B52449"/>
    <w:rsid w:val="00B53D00"/>
    <w:rsid w:val="00B54405"/>
    <w:rsid w:val="00B54959"/>
    <w:rsid w:val="00B55912"/>
    <w:rsid w:val="00B55F8D"/>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3C23"/>
    <w:rsid w:val="00B855F2"/>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596A"/>
    <w:rsid w:val="00BA5C81"/>
    <w:rsid w:val="00BA5F70"/>
    <w:rsid w:val="00BA74F9"/>
    <w:rsid w:val="00BA7897"/>
    <w:rsid w:val="00BB0BFC"/>
    <w:rsid w:val="00BB15DF"/>
    <w:rsid w:val="00BB1F76"/>
    <w:rsid w:val="00BB49F0"/>
    <w:rsid w:val="00BB5912"/>
    <w:rsid w:val="00BB5B1E"/>
    <w:rsid w:val="00BB6BE6"/>
    <w:rsid w:val="00BB7078"/>
    <w:rsid w:val="00BB75D0"/>
    <w:rsid w:val="00BC3615"/>
    <w:rsid w:val="00BC5081"/>
    <w:rsid w:val="00BC5AD2"/>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14D0"/>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FB7"/>
    <w:rsid w:val="00C242F5"/>
    <w:rsid w:val="00C2571B"/>
    <w:rsid w:val="00C25C8F"/>
    <w:rsid w:val="00C2632F"/>
    <w:rsid w:val="00C27876"/>
    <w:rsid w:val="00C3093A"/>
    <w:rsid w:val="00C32137"/>
    <w:rsid w:val="00C33E68"/>
    <w:rsid w:val="00C33EA3"/>
    <w:rsid w:val="00C34F17"/>
    <w:rsid w:val="00C35C76"/>
    <w:rsid w:val="00C41CD5"/>
    <w:rsid w:val="00C4232A"/>
    <w:rsid w:val="00C42BE1"/>
    <w:rsid w:val="00C44575"/>
    <w:rsid w:val="00C454F8"/>
    <w:rsid w:val="00C4759F"/>
    <w:rsid w:val="00C50090"/>
    <w:rsid w:val="00C5022D"/>
    <w:rsid w:val="00C52A31"/>
    <w:rsid w:val="00C53406"/>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3A11"/>
    <w:rsid w:val="00C95557"/>
    <w:rsid w:val="00C95793"/>
    <w:rsid w:val="00C962F7"/>
    <w:rsid w:val="00C96E35"/>
    <w:rsid w:val="00C97C9F"/>
    <w:rsid w:val="00CA029F"/>
    <w:rsid w:val="00CA060B"/>
    <w:rsid w:val="00CA0AA1"/>
    <w:rsid w:val="00CA2933"/>
    <w:rsid w:val="00CA2AC4"/>
    <w:rsid w:val="00CA3BBA"/>
    <w:rsid w:val="00CA41B7"/>
    <w:rsid w:val="00CA53D9"/>
    <w:rsid w:val="00CA6097"/>
    <w:rsid w:val="00CA611F"/>
    <w:rsid w:val="00CA700F"/>
    <w:rsid w:val="00CA7249"/>
    <w:rsid w:val="00CA7347"/>
    <w:rsid w:val="00CB0CB9"/>
    <w:rsid w:val="00CB2895"/>
    <w:rsid w:val="00CB2A4F"/>
    <w:rsid w:val="00CB3FD5"/>
    <w:rsid w:val="00CB47B5"/>
    <w:rsid w:val="00CB641E"/>
    <w:rsid w:val="00CB64D1"/>
    <w:rsid w:val="00CB6D59"/>
    <w:rsid w:val="00CB74DA"/>
    <w:rsid w:val="00CC1228"/>
    <w:rsid w:val="00CC12C7"/>
    <w:rsid w:val="00CC19BD"/>
    <w:rsid w:val="00CC1F11"/>
    <w:rsid w:val="00CC2AAE"/>
    <w:rsid w:val="00CD0329"/>
    <w:rsid w:val="00CD0862"/>
    <w:rsid w:val="00CD341F"/>
    <w:rsid w:val="00CD3866"/>
    <w:rsid w:val="00CD3A58"/>
    <w:rsid w:val="00CD43D7"/>
    <w:rsid w:val="00CD48C0"/>
    <w:rsid w:val="00CD69BB"/>
    <w:rsid w:val="00CD6EEF"/>
    <w:rsid w:val="00CD7227"/>
    <w:rsid w:val="00CE2D91"/>
    <w:rsid w:val="00CE3551"/>
    <w:rsid w:val="00CE3A96"/>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D4"/>
    <w:rsid w:val="00D165F6"/>
    <w:rsid w:val="00D175D6"/>
    <w:rsid w:val="00D21724"/>
    <w:rsid w:val="00D21C2C"/>
    <w:rsid w:val="00D23A61"/>
    <w:rsid w:val="00D2650B"/>
    <w:rsid w:val="00D30EA4"/>
    <w:rsid w:val="00D311AC"/>
    <w:rsid w:val="00D31A37"/>
    <w:rsid w:val="00D3224D"/>
    <w:rsid w:val="00D33938"/>
    <w:rsid w:val="00D34870"/>
    <w:rsid w:val="00D348C0"/>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60B07"/>
    <w:rsid w:val="00D62129"/>
    <w:rsid w:val="00D628AA"/>
    <w:rsid w:val="00D650A2"/>
    <w:rsid w:val="00D668E3"/>
    <w:rsid w:val="00D67C2D"/>
    <w:rsid w:val="00D703D7"/>
    <w:rsid w:val="00D712AA"/>
    <w:rsid w:val="00D7167F"/>
    <w:rsid w:val="00D71F78"/>
    <w:rsid w:val="00D7230E"/>
    <w:rsid w:val="00D7242D"/>
    <w:rsid w:val="00D728F2"/>
    <w:rsid w:val="00D730C3"/>
    <w:rsid w:val="00D73EBC"/>
    <w:rsid w:val="00D740F2"/>
    <w:rsid w:val="00D75746"/>
    <w:rsid w:val="00D809D4"/>
    <w:rsid w:val="00D816EE"/>
    <w:rsid w:val="00D83508"/>
    <w:rsid w:val="00D84CD5"/>
    <w:rsid w:val="00D84EF1"/>
    <w:rsid w:val="00D86036"/>
    <w:rsid w:val="00D91206"/>
    <w:rsid w:val="00D91425"/>
    <w:rsid w:val="00D94946"/>
    <w:rsid w:val="00D97EA3"/>
    <w:rsid w:val="00DA0448"/>
    <w:rsid w:val="00DA2470"/>
    <w:rsid w:val="00DA27B0"/>
    <w:rsid w:val="00DA5637"/>
    <w:rsid w:val="00DA5FBA"/>
    <w:rsid w:val="00DA64F5"/>
    <w:rsid w:val="00DA6873"/>
    <w:rsid w:val="00DA69AB"/>
    <w:rsid w:val="00DA74E8"/>
    <w:rsid w:val="00DA75B4"/>
    <w:rsid w:val="00DA76C3"/>
    <w:rsid w:val="00DB0FB0"/>
    <w:rsid w:val="00DB16CD"/>
    <w:rsid w:val="00DB1BFC"/>
    <w:rsid w:val="00DB3C5B"/>
    <w:rsid w:val="00DB544D"/>
    <w:rsid w:val="00DB6874"/>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20D7"/>
    <w:rsid w:val="00DF2DDF"/>
    <w:rsid w:val="00DF3DBC"/>
    <w:rsid w:val="00DF5568"/>
    <w:rsid w:val="00DF57E6"/>
    <w:rsid w:val="00DF7E33"/>
    <w:rsid w:val="00E01915"/>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3D1"/>
    <w:rsid w:val="00E34CA4"/>
    <w:rsid w:val="00E35F77"/>
    <w:rsid w:val="00E36487"/>
    <w:rsid w:val="00E37DFC"/>
    <w:rsid w:val="00E37EDD"/>
    <w:rsid w:val="00E4386E"/>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B7D"/>
    <w:rsid w:val="00E83D26"/>
    <w:rsid w:val="00E85A91"/>
    <w:rsid w:val="00E86F07"/>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C013F"/>
    <w:rsid w:val="00EC0C8E"/>
    <w:rsid w:val="00EC11AD"/>
    <w:rsid w:val="00EC2B48"/>
    <w:rsid w:val="00EC34C9"/>
    <w:rsid w:val="00EC3E2E"/>
    <w:rsid w:val="00EC43F7"/>
    <w:rsid w:val="00EC454A"/>
    <w:rsid w:val="00EC58BE"/>
    <w:rsid w:val="00EC674F"/>
    <w:rsid w:val="00EC7988"/>
    <w:rsid w:val="00ED0B32"/>
    <w:rsid w:val="00ED1BF3"/>
    <w:rsid w:val="00ED7700"/>
    <w:rsid w:val="00EE01E9"/>
    <w:rsid w:val="00EE038F"/>
    <w:rsid w:val="00EE11F6"/>
    <w:rsid w:val="00EE1B93"/>
    <w:rsid w:val="00EE2ECB"/>
    <w:rsid w:val="00EE5BCB"/>
    <w:rsid w:val="00EE66BE"/>
    <w:rsid w:val="00EE6C6E"/>
    <w:rsid w:val="00EE7443"/>
    <w:rsid w:val="00EE7743"/>
    <w:rsid w:val="00EF00FD"/>
    <w:rsid w:val="00EF1EA6"/>
    <w:rsid w:val="00EF5BB7"/>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2508A"/>
    <w:rsid w:val="00F25C5F"/>
    <w:rsid w:val="00F3000D"/>
    <w:rsid w:val="00F30484"/>
    <w:rsid w:val="00F3078C"/>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6EA"/>
    <w:rsid w:val="00F53199"/>
    <w:rsid w:val="00F53375"/>
    <w:rsid w:val="00F536A4"/>
    <w:rsid w:val="00F53CEB"/>
    <w:rsid w:val="00F543BF"/>
    <w:rsid w:val="00F54970"/>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90213"/>
    <w:rsid w:val="00F9029C"/>
    <w:rsid w:val="00F91186"/>
    <w:rsid w:val="00F917A2"/>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B045B"/>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84F"/>
    <w:rsid w:val="00FD2912"/>
    <w:rsid w:val="00FD2D1C"/>
    <w:rsid w:val="00FD65B5"/>
    <w:rsid w:val="00FD6851"/>
    <w:rsid w:val="00FD772E"/>
    <w:rsid w:val="00FD7F94"/>
    <w:rsid w:val="00FE0487"/>
    <w:rsid w:val="00FE0C1F"/>
    <w:rsid w:val="00FE327B"/>
    <w:rsid w:val="00FE3667"/>
    <w:rsid w:val="00FE40FC"/>
    <w:rsid w:val="00FE4F9E"/>
    <w:rsid w:val="00FE5AEE"/>
    <w:rsid w:val="00FF01A7"/>
    <w:rsid w:val="00FF03ED"/>
    <w:rsid w:val="00FF0627"/>
    <w:rsid w:val="00FF0BBC"/>
    <w:rsid w:val="00FF12BB"/>
    <w:rsid w:val="00FF2FFB"/>
    <w:rsid w:val="00FF4C1D"/>
    <w:rsid w:val="00FF5059"/>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jurnal.polban.ac.id/inggris/article/view/3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yperlink" Target="https://discuss.huggingface.co/t/class-weights-for-bertforsequenceclassification/1674/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4CC6"/>
    <w:rsid w:val="003E5B3C"/>
    <w:rsid w:val="003F47FA"/>
    <w:rsid w:val="004107FB"/>
    <w:rsid w:val="00415F05"/>
    <w:rsid w:val="00431726"/>
    <w:rsid w:val="00445263"/>
    <w:rsid w:val="00460FEC"/>
    <w:rsid w:val="00475D64"/>
    <w:rsid w:val="004A5E1A"/>
    <w:rsid w:val="004E70F9"/>
    <w:rsid w:val="004F05A9"/>
    <w:rsid w:val="004F220C"/>
    <w:rsid w:val="00527D14"/>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D2FBF"/>
    <w:rsid w:val="00D00A9E"/>
    <w:rsid w:val="00D700D3"/>
    <w:rsid w:val="00DA429B"/>
    <w:rsid w:val="00DC007E"/>
    <w:rsid w:val="00DE57A7"/>
    <w:rsid w:val="00DF597A"/>
    <w:rsid w:val="00E0001C"/>
    <w:rsid w:val="00E61756"/>
    <w:rsid w:val="00E86714"/>
    <w:rsid w:val="00E91EF4"/>
    <w:rsid w:val="00E97271"/>
    <w:rsid w:val="00EA44F6"/>
    <w:rsid w:val="00F13E88"/>
    <w:rsid w:val="00F21ED2"/>
    <w:rsid w:val="00F50159"/>
    <w:rsid w:val="00F5494C"/>
    <w:rsid w:val="00F60522"/>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00A9E"/>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84902</Words>
  <Characters>483948</Characters>
  <Application>Microsoft Office Word</Application>
  <DocSecurity>0</DocSecurity>
  <Lines>4032</Lines>
  <Paragraphs>11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3T19:21:00Z</dcterms:created>
  <dcterms:modified xsi:type="dcterms:W3CDTF">2022-03-0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